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47093C27"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DC021D">
        <w:rPr>
          <w:rFonts w:ascii="Times New Roman" w:hAnsi="Times New Roman" w:cs="Times New Roman"/>
          <w:sz w:val="24"/>
          <w:szCs w:val="24"/>
        </w:rPr>
        <w:t xml:space="preserve">cottonwood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3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1"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2"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4BC9541"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3"/>
      <w:commentRangeStart w:id="34"/>
      <w:r w:rsidRPr="00E817FB">
        <w:rPr>
          <w:rFonts w:ascii="Times New Roman" w:eastAsia="Times New Roman" w:hAnsi="Times New Roman" w:cs="Times New Roman"/>
          <w:sz w:val="24"/>
          <w:szCs w:val="24"/>
        </w:rPr>
        <w:t xml:space="preserve">winter </w:t>
      </w:r>
      <w:commentRangeEnd w:id="33"/>
      <w:r w:rsidRPr="00E817FB">
        <w:rPr>
          <w:rStyle w:val="CommentReference"/>
          <w:rFonts w:ascii="Times New Roman" w:hAnsi="Times New Roman" w:cs="Times New Roman"/>
          <w:sz w:val="24"/>
          <w:szCs w:val="24"/>
        </w:rPr>
        <w:commentReference w:id="33"/>
      </w:r>
      <w:commentRangeEnd w:id="34"/>
      <w:r w:rsidR="007D00BA">
        <w:rPr>
          <w:rStyle w:val="CommentReference"/>
        </w:rPr>
        <w:commentReference w:id="34"/>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 xml:space="preserve">disturbance </w:t>
      </w:r>
      <w:r w:rsidRPr="00E817FB">
        <w:rPr>
          <w:rFonts w:ascii="Times New Roman" w:eastAsia="Times New Roman" w:hAnsi="Times New Roman" w:cs="Times New Roman"/>
          <w:sz w:val="24"/>
          <w:szCs w:val="24"/>
        </w:rPr>
        <w:lastRenderedPageBreak/>
        <w:t>created conditions for Fremont cottonwoods to regenerate via seed and unique opportunity to study their regeneration and survivorship.</w:t>
      </w:r>
    </w:p>
    <w:p w14:paraId="77AA5E25" w14:textId="1694C7DC" w:rsid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64C40981" wp14:editId="66B38070">
            <wp:extent cx="4390696" cy="4678249"/>
            <wp:effectExtent l="0" t="0" r="0" b="8255"/>
            <wp:docPr id="668746133" name="Picture 1" descr="A graph of a graph showing the amount of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46133" name="Picture 1" descr="A graph of a graph showing the amount of snow&#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25212" cy="4715026"/>
                    </a:xfrm>
                    <a:prstGeom prst="rect">
                      <a:avLst/>
                    </a:prstGeom>
                  </pic:spPr>
                </pic:pic>
              </a:graphicData>
            </a:graphic>
          </wp:inline>
        </w:drawing>
      </w:r>
    </w:p>
    <w:p w14:paraId="5318AA1C" w14:textId="11A8970E"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2023</w:t>
      </w:r>
      <w:r w:rsidR="00951C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Verde</w:t>
      </w:r>
      <w:proofErr w:type="gramEnd"/>
      <w:r>
        <w:rPr>
          <w:rFonts w:ascii="Times New Roman" w:eastAsia="Times New Roman" w:hAnsi="Times New Roman" w:cs="Times New Roman"/>
          <w:sz w:val="24"/>
          <w:szCs w:val="24"/>
        </w:rPr>
        <w:t xml:space="preserve"> River </w:t>
      </w:r>
      <w:commentRangeStart w:id="35"/>
      <w:r>
        <w:rPr>
          <w:rFonts w:ascii="Times New Roman" w:eastAsia="Times New Roman" w:hAnsi="Times New Roman" w:cs="Times New Roman"/>
          <w:sz w:val="24"/>
          <w:szCs w:val="24"/>
        </w:rPr>
        <w:t>Hydrology</w:t>
      </w:r>
      <w:commentRangeEnd w:id="35"/>
      <w:r w:rsidR="00951CAD">
        <w:rPr>
          <w:rStyle w:val="CommentReference"/>
        </w:rPr>
        <w:commentReference w:id="35"/>
      </w:r>
      <w:r>
        <w:rPr>
          <w:rFonts w:ascii="Times New Roman" w:eastAsia="Times New Roman" w:hAnsi="Times New Roman" w:cs="Times New Roman"/>
          <w:sz w:val="24"/>
          <w:szCs w:val="24"/>
        </w:rPr>
        <w:t xml:space="preserve">. </w:t>
      </w:r>
      <w:commentRangeStart w:id="36"/>
      <w:r>
        <w:rPr>
          <w:rFonts w:ascii="Times New Roman" w:eastAsia="Times New Roman" w:hAnsi="Times New Roman" w:cs="Times New Roman"/>
          <w:sz w:val="24"/>
          <w:szCs w:val="24"/>
        </w:rPr>
        <w:t>Peak snowmelt occurred in mid-March and almost reached 1000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 Flows then declined to the summer and fall low flow period where baseflows can drop below 1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w:t>
      </w:r>
      <w:commentRangeEnd w:id="36"/>
      <w:r w:rsidR="00951CAD">
        <w:rPr>
          <w:rStyle w:val="CommentReference"/>
        </w:rPr>
        <w:commentReference w:id="36"/>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3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8"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9"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lastRenderedPageBreak/>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0"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1"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2" w:author="Abraham E Springer" w:date="2025-02-17T12:19:00Z" w16du:dateUtc="2025-02-17T19:19:00Z">
          <w:pPr>
            <w:pStyle w:val="Heading2"/>
          </w:pPr>
        </w:pPrChange>
      </w:pPr>
      <w:commentRangeStart w:id="43"/>
      <w:commentRangeStart w:id="44"/>
      <w:r w:rsidRPr="00E817FB">
        <w:rPr>
          <w:rFonts w:ascii="Times New Roman" w:hAnsi="Times New Roman" w:cs="Times New Roman"/>
          <w:sz w:val="24"/>
          <w:szCs w:val="24"/>
        </w:rPr>
        <w:t>Methods</w:t>
      </w:r>
      <w:commentRangeEnd w:id="43"/>
      <w:r w:rsidR="00640FF1" w:rsidRPr="00E817FB">
        <w:rPr>
          <w:rStyle w:val="CommentReference"/>
          <w:rFonts w:ascii="Times New Roman" w:eastAsia="Arial" w:hAnsi="Times New Roman" w:cs="Times New Roman"/>
          <w:color w:val="auto"/>
          <w:sz w:val="24"/>
          <w:szCs w:val="24"/>
        </w:rPr>
        <w:commentReference w:id="43"/>
      </w:r>
      <w:commentRangeEnd w:id="44"/>
      <w:r w:rsidR="00640FF1" w:rsidRPr="00E817FB">
        <w:rPr>
          <w:rStyle w:val="CommentReference"/>
          <w:rFonts w:ascii="Times New Roman" w:eastAsia="Arial" w:hAnsi="Times New Roman" w:cs="Times New Roman"/>
          <w:color w:val="auto"/>
          <w:sz w:val="24"/>
          <w:szCs w:val="24"/>
        </w:rPr>
        <w:commentReference w:id="44"/>
      </w:r>
    </w:p>
    <w:p w14:paraId="595DCB8B" w14:textId="5E37BDA5" w:rsidR="009954F4" w:rsidRPr="00E817FB" w:rsidRDefault="0030203B">
      <w:pPr>
        <w:pStyle w:val="Heading3"/>
        <w:spacing w:line="480" w:lineRule="auto"/>
        <w:rPr>
          <w:rFonts w:ascii="Times New Roman" w:hAnsi="Times New Roman" w:cs="Times New Roman"/>
          <w:sz w:val="24"/>
          <w:szCs w:val="24"/>
        </w:rPr>
        <w:pPrChange w:id="45" w:author="Abraham E Springer" w:date="2025-02-17T12:19:00Z" w16du:dateUtc="2025-02-17T19:19:00Z">
          <w:pPr>
            <w:pStyle w:val="Heading3"/>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pPr>
        <w:spacing w:line="480" w:lineRule="auto"/>
        <w:rPr>
          <w:rFonts w:ascii="Times New Roman" w:hAnsi="Times New Roman" w:cs="Times New Roman"/>
          <w:sz w:val="24"/>
          <w:szCs w:val="24"/>
        </w:rPr>
        <w:pPrChange w:id="46" w:author="Abraham E Springer" w:date="2025-02-17T12:19:00Z" w16du:dateUtc="2025-02-17T19:19:00Z">
          <w:pPr/>
        </w:pPrChange>
      </w:pP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4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48"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49"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50"/>
      <w:commentRangeStart w:id="51"/>
      <w:commentRangeStart w:id="52"/>
      <w:commentRangeStart w:id="53"/>
      <w:r w:rsidRPr="00E817FB">
        <w:rPr>
          <w:rFonts w:ascii="Times New Roman" w:eastAsia="Times New Roman" w:hAnsi="Times New Roman" w:cs="Times New Roman"/>
          <w:sz w:val="24"/>
          <w:szCs w:val="24"/>
        </w:rPr>
        <w:t>hydrology</w:t>
      </w:r>
      <w:commentRangeEnd w:id="50"/>
      <w:r w:rsidR="00CE6A20" w:rsidRPr="00E817FB">
        <w:rPr>
          <w:rStyle w:val="CommentReference"/>
          <w:rFonts w:ascii="Times New Roman" w:hAnsi="Times New Roman" w:cs="Times New Roman"/>
          <w:sz w:val="24"/>
          <w:szCs w:val="24"/>
        </w:rPr>
        <w:commentReference w:id="50"/>
      </w:r>
      <w:commentRangeEnd w:id="51"/>
      <w:r w:rsidR="00CE6A20" w:rsidRPr="00E817FB">
        <w:rPr>
          <w:rStyle w:val="CommentReference"/>
          <w:rFonts w:ascii="Times New Roman" w:hAnsi="Times New Roman" w:cs="Times New Roman"/>
          <w:sz w:val="24"/>
          <w:szCs w:val="24"/>
        </w:rPr>
        <w:commentReference w:id="51"/>
      </w:r>
      <w:commentRangeEnd w:id="52"/>
      <w:r w:rsidR="00640FF1" w:rsidRPr="00E817FB">
        <w:rPr>
          <w:rStyle w:val="CommentReference"/>
          <w:rFonts w:ascii="Times New Roman" w:hAnsi="Times New Roman" w:cs="Times New Roman"/>
          <w:sz w:val="24"/>
          <w:szCs w:val="24"/>
        </w:rPr>
        <w:commentReference w:id="52"/>
      </w:r>
      <w:commentRangeEnd w:id="53"/>
      <w:r w:rsidR="007D00BA">
        <w:rPr>
          <w:rStyle w:val="CommentReference"/>
        </w:rPr>
        <w:commentReference w:id="53"/>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4"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E4ED863" w14:textId="79E43E9F" w:rsidR="00554611" w:rsidRPr="00E817FB" w:rsidRDefault="00554611">
      <w:pPr>
        <w:spacing w:line="480" w:lineRule="auto"/>
        <w:ind w:firstLine="360"/>
        <w:jc w:val="center"/>
        <w:rPr>
          <w:rFonts w:ascii="Times New Roman" w:eastAsia="Times New Roman" w:hAnsi="Times New Roman" w:cs="Times New Roman"/>
          <w:sz w:val="24"/>
          <w:szCs w:val="24"/>
        </w:rPr>
        <w:pPrChange w:id="55" w:author="Abraham E Springer" w:date="2025-02-17T12:19:00Z" w16du:dateUtc="2025-02-17T19:19:00Z">
          <w:pPr>
            <w:spacing w:line="240" w:lineRule="auto"/>
            <w:ind w:firstLine="360"/>
            <w:jc w:val="center"/>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of study sites</w:t>
      </w:r>
    </w:p>
    <w:p w14:paraId="4A3D51FB" w14:textId="77777777" w:rsidR="00554611" w:rsidRPr="00E817FB" w:rsidRDefault="00554611">
      <w:pPr>
        <w:spacing w:line="480" w:lineRule="auto"/>
        <w:ind w:firstLine="360"/>
        <w:jc w:val="center"/>
        <w:rPr>
          <w:rFonts w:ascii="Times New Roman" w:eastAsia="Times New Roman" w:hAnsi="Times New Roman" w:cs="Times New Roman"/>
          <w:sz w:val="24"/>
          <w:szCs w:val="24"/>
        </w:rPr>
        <w:pPrChange w:id="56" w:author="Abraham E Springer" w:date="2025-02-17T12:19:00Z" w16du:dateUtc="2025-02-17T19:19:00Z">
          <w:pPr>
            <w:spacing w:line="240" w:lineRule="auto"/>
            <w:ind w:firstLine="360"/>
            <w:jc w:val="center"/>
          </w:pPr>
        </w:pPrChange>
      </w:pPr>
    </w:p>
    <w:p w14:paraId="665BE053" w14:textId="77777777" w:rsidR="009A0005" w:rsidRPr="00E817FB" w:rsidRDefault="009A0005">
      <w:pPr>
        <w:spacing w:line="480" w:lineRule="auto"/>
        <w:ind w:left="360"/>
        <w:rPr>
          <w:rFonts w:ascii="Times New Roman" w:hAnsi="Times New Roman" w:cs="Times New Roman"/>
          <w:sz w:val="24"/>
          <w:szCs w:val="24"/>
        </w:rPr>
        <w:pPrChange w:id="57" w:author="Abraham E Springer" w:date="2025-02-17T12:19:00Z" w16du:dateUtc="2025-02-17T19:19:00Z">
          <w:pPr>
            <w:spacing w:line="240" w:lineRule="auto"/>
            <w:ind w:left="360"/>
          </w:pPr>
        </w:pPrChange>
      </w:pPr>
    </w:p>
    <w:p w14:paraId="6C023FA9" w14:textId="77777777" w:rsidR="009A0005" w:rsidRPr="00E817FB" w:rsidRDefault="009A0005">
      <w:pPr>
        <w:spacing w:line="480" w:lineRule="auto"/>
        <w:ind w:left="360"/>
        <w:rPr>
          <w:rFonts w:ascii="Times New Roman" w:hAnsi="Times New Roman" w:cs="Times New Roman"/>
          <w:sz w:val="24"/>
          <w:szCs w:val="24"/>
          <w:lang w:val="en-US"/>
        </w:rPr>
        <w:pPrChange w:id="58" w:author="Abraham E Springer" w:date="2025-02-17T12:19:00Z" w16du:dateUtc="2025-02-17T19:19:00Z">
          <w:pPr>
            <w:ind w:left="360"/>
          </w:pPr>
        </w:pPrChange>
      </w:pPr>
    </w:p>
    <w:p w14:paraId="5A96C5BE" w14:textId="2AF9AE23" w:rsidR="009954F4" w:rsidRPr="00E817FB" w:rsidRDefault="009954F4">
      <w:pPr>
        <w:pStyle w:val="Heading3"/>
        <w:spacing w:line="480" w:lineRule="auto"/>
        <w:rPr>
          <w:rFonts w:ascii="Times New Roman" w:hAnsi="Times New Roman" w:cs="Times New Roman"/>
          <w:sz w:val="24"/>
          <w:szCs w:val="24"/>
        </w:rPr>
        <w:pPrChange w:id="59"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60"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6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62"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3"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6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65"/>
      <w:r w:rsidRPr="00E817FB">
        <w:rPr>
          <w:rFonts w:ascii="Times New Roman" w:eastAsia="Times New Roman" w:hAnsi="Times New Roman" w:cs="Times New Roman"/>
          <w:sz w:val="24"/>
          <w:szCs w:val="24"/>
        </w:rPr>
        <w:t>plot</w:t>
      </w:r>
      <w:commentRangeEnd w:id="65"/>
      <w:r w:rsidR="00B96AB8">
        <w:rPr>
          <w:rFonts w:ascii="Times New Roman" w:eastAsia="Times New Roman" w:hAnsi="Times New Roman" w:cs="Times New Roman"/>
          <w:sz w:val="24"/>
          <w:szCs w:val="24"/>
        </w:rPr>
        <w:t xml:space="preserve"> at an accuracy of </w:t>
      </w:r>
      <w:r w:rsidR="00C00DA9">
        <w:rPr>
          <w:rStyle w:val="CommentReference"/>
        </w:rPr>
        <w:commentReference w:id="65"/>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6"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7"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68" w:author="Quentin R McCalla" w:date="2024-10-29T10:31:00Z" w16du:dateUtc="2024-10-29T17:31:00Z"/>
          <w:rFonts w:ascii="Times New Roman" w:eastAsia="Times New Roman" w:hAnsi="Times New Roman" w:cs="Times New Roman"/>
          <w:sz w:val="24"/>
          <w:szCs w:val="24"/>
        </w:rPr>
        <w:pPrChange w:id="6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70"/>
      <w:r w:rsidRPr="00E817FB">
        <w:rPr>
          <w:rFonts w:ascii="Times New Roman" w:eastAsia="Times New Roman" w:hAnsi="Times New Roman" w:cs="Times New Roman"/>
          <w:sz w:val="24"/>
          <w:szCs w:val="24"/>
        </w:rPr>
        <w:t xml:space="preserve">Blanquet </w:t>
      </w:r>
      <w:commentRangeEnd w:id="70"/>
      <w:r w:rsidRPr="00E817FB">
        <w:rPr>
          <w:rStyle w:val="CommentReference"/>
          <w:rFonts w:ascii="Times New Roman" w:hAnsi="Times New Roman" w:cs="Times New Roman"/>
          <w:sz w:val="24"/>
          <w:szCs w:val="24"/>
        </w:rPr>
        <w:commentReference w:id="70"/>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71" w:name="_Hlk185250511"/>
    </w:p>
    <w:bookmarkEnd w:id="71"/>
    <w:p w14:paraId="5D33EAD2" w14:textId="77777777" w:rsidR="00140FC2" w:rsidRPr="00E817FB" w:rsidRDefault="00140FC2">
      <w:pPr>
        <w:spacing w:line="480" w:lineRule="auto"/>
        <w:rPr>
          <w:rFonts w:ascii="Times New Roman" w:hAnsi="Times New Roman" w:cs="Times New Roman"/>
          <w:sz w:val="24"/>
          <w:szCs w:val="24"/>
          <w:lang w:val="en-US"/>
        </w:rPr>
        <w:pPrChange w:id="72"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3"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74"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 xml:space="preserve">placed in a </w:t>
      </w:r>
      <w:r w:rsidR="00C00DA9">
        <w:rPr>
          <w:rFonts w:ascii="Times New Roman" w:hAnsi="Times New Roman" w:cs="Times New Roman"/>
          <w:sz w:val="24"/>
          <w:szCs w:val="24"/>
          <w:lang w:val="en-US"/>
        </w:rPr>
        <w:lastRenderedPageBreak/>
        <w:t>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5"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6"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8" w:author="Abraham E Springer" w:date="2025-02-17T12:19:00Z" w16du:dateUtc="2025-02-17T19:19:00Z">
          <w:pPr>
            <w:spacing w:line="240" w:lineRule="auto"/>
          </w:pPr>
        </w:pPrChange>
      </w:pPr>
      <m:oMathPara>
        <m:oMath>
          <m:r>
            <w:ins w:id="79" w:author="Quentin R McCalla" w:date="2024-10-29T10:31:00Z" w16du:dateUtc="2024-10-29T17:31:00Z">
              <w:rPr>
                <w:rFonts w:ascii="Cambria Math" w:eastAsia="Times New Roman" w:hAnsi="Cambria Math" w:cs="Times New Roman"/>
                <w:sz w:val="24"/>
                <w:szCs w:val="24"/>
              </w:rPr>
              <m:t>HDR=</m:t>
            </w:ins>
          </m:r>
          <m:f>
            <m:fPr>
              <m:ctrlPr>
                <w:ins w:id="80" w:author="Quentin R McCalla" w:date="2024-10-29T10:32:00Z" w16du:dateUtc="2024-10-29T17:32:00Z">
                  <w:rPr>
                    <w:rFonts w:ascii="Cambria Math" w:eastAsia="Times New Roman" w:hAnsi="Cambria Math" w:cs="Times New Roman"/>
                    <w:i/>
                    <w:sz w:val="24"/>
                    <w:szCs w:val="24"/>
                  </w:rPr>
                </w:ins>
              </m:ctrlPr>
            </m:fPr>
            <m:num>
              <m:r>
                <w:ins w:id="81" w:author="Quentin R McCalla" w:date="2024-10-29T10:33:00Z" w16du:dateUtc="2024-10-29T17:33:00Z">
                  <w:rPr>
                    <w:rFonts w:ascii="Cambria Math" w:eastAsia="Times New Roman" w:hAnsi="Cambria Math" w:cs="Times New Roman"/>
                    <w:sz w:val="24"/>
                    <w:szCs w:val="24"/>
                  </w:rPr>
                  <m:t>Height (cm)</m:t>
                </w:ins>
              </m:r>
            </m:num>
            <m:den>
              <m:r>
                <w:ins w:id="82"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3"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8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86"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8" w:author="Abraham E Springer" w:date="2025-02-17T12:19:00Z" w16du:dateUtc="2025-02-17T19:19:00Z">
          <w:pPr>
            <w:pStyle w:val="Heading3"/>
          </w:pPr>
        </w:pPrChange>
      </w:pPr>
      <w:r w:rsidRPr="00E817FB">
        <w:rPr>
          <w:rFonts w:ascii="Times New Roman" w:hAnsi="Times New Roman" w:cs="Times New Roman"/>
          <w:sz w:val="24"/>
          <w:szCs w:val="24"/>
        </w:rPr>
        <w:lastRenderedPageBreak/>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90"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9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92"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3"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25BAF78" w:rsidR="00794EE5" w:rsidRPr="00E817FB" w:rsidRDefault="00721FD3">
      <w:pPr>
        <w:spacing w:line="480" w:lineRule="auto"/>
        <w:ind w:firstLine="720"/>
        <w:rPr>
          <w:rFonts w:ascii="Times New Roman" w:eastAsia="Times New Roman" w:hAnsi="Times New Roman" w:cs="Times New Roman"/>
          <w:sz w:val="24"/>
          <w:szCs w:val="24"/>
        </w:rPr>
        <w:pPrChange w:id="9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w:t>
      </w:r>
      <w:r w:rsidR="00794EE5" w:rsidRPr="00E817FB">
        <w:rPr>
          <w:rFonts w:ascii="Times New Roman" w:eastAsia="Times New Roman" w:hAnsi="Times New Roman" w:cs="Times New Roman"/>
          <w:sz w:val="24"/>
          <w:szCs w:val="24"/>
        </w:rPr>
        <w:lastRenderedPageBreak/>
        <w:t xml:space="preserve">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578EAC75" w14:textId="683B7502" w:rsidR="008C4730" w:rsidRPr="00E817FB" w:rsidRDefault="008C4730">
      <w:pPr>
        <w:spacing w:line="480" w:lineRule="auto"/>
        <w:rPr>
          <w:rFonts w:ascii="Times New Roman" w:eastAsia="Times New Roman" w:hAnsi="Times New Roman" w:cs="Times New Roman"/>
          <w:sz w:val="24"/>
          <w:szCs w:val="24"/>
        </w:rPr>
        <w:pPrChange w:id="95"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9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7"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98" w:author="Abraham E Springer" w:date="2025-02-17T12:19:00Z" w16du:dateUtc="2025-02-17T19:19:00Z">
          <w:pPr>
            <w:spacing w:line="240" w:lineRule="auto"/>
          </w:pPr>
        </w:pPrChange>
      </w:pPr>
      <w:commentRangeStart w:id="99"/>
      <w:r w:rsidRPr="00E817FB">
        <w:rPr>
          <w:rFonts w:ascii="Times New Roman" w:eastAsia="Times New Roman" w:hAnsi="Times New Roman" w:cs="Times New Roman"/>
          <w:sz w:val="24"/>
          <w:szCs w:val="24"/>
        </w:rPr>
        <w:t>Response Function Analysis</w:t>
      </w:r>
      <w:commentRangeEnd w:id="99"/>
      <w:r w:rsidRPr="00E817FB">
        <w:rPr>
          <w:rStyle w:val="CommentReference"/>
          <w:rFonts w:ascii="Times New Roman" w:hAnsi="Times New Roman" w:cs="Times New Roman"/>
          <w:sz w:val="24"/>
          <w:szCs w:val="24"/>
        </w:rPr>
        <w:commentReference w:id="99"/>
      </w:r>
    </w:p>
    <w:p w14:paraId="27EB1CF6" w14:textId="778E221F" w:rsidR="00721FD3" w:rsidRPr="00E817FB" w:rsidRDefault="008C4730">
      <w:pPr>
        <w:spacing w:line="480" w:lineRule="auto"/>
        <w:ind w:firstLine="360"/>
        <w:rPr>
          <w:rFonts w:ascii="Times New Roman" w:eastAsia="Times New Roman" w:hAnsi="Times New Roman" w:cs="Times New Roman"/>
          <w:sz w:val="24"/>
          <w:szCs w:val="24"/>
        </w:rPr>
        <w:pPrChange w:id="10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101"/>
      <w:r w:rsidRPr="00E817FB">
        <w:rPr>
          <w:rFonts w:ascii="Times New Roman" w:eastAsia="Times New Roman" w:hAnsi="Times New Roman" w:cs="Times New Roman"/>
          <w:sz w:val="24"/>
          <w:szCs w:val="24"/>
        </w:rPr>
        <w:t xml:space="preserve">Treeclim </w:t>
      </w:r>
      <w:commentRangeEnd w:id="101"/>
      <w:r w:rsidRPr="00E817FB">
        <w:rPr>
          <w:rStyle w:val="CommentReference"/>
          <w:rFonts w:ascii="Times New Roman" w:hAnsi="Times New Roman" w:cs="Times New Roman"/>
          <w:sz w:val="24"/>
          <w:szCs w:val="24"/>
        </w:rPr>
        <w:commentReference w:id="101"/>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response function </w:t>
      </w:r>
      <w:r w:rsidRPr="00E817FB">
        <w:rPr>
          <w:rFonts w:ascii="Times New Roman" w:eastAsia="Times New Roman" w:hAnsi="Times New Roman" w:cs="Times New Roman"/>
          <w:sz w:val="24"/>
          <w:szCs w:val="24"/>
        </w:rPr>
        <w:lastRenderedPageBreak/>
        <w:t>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2"/>
        <w:spacing w:line="480" w:lineRule="auto"/>
        <w:rPr>
          <w:rFonts w:ascii="Times New Roman" w:hAnsi="Times New Roman" w:cs="Times New Roman"/>
          <w:sz w:val="24"/>
          <w:szCs w:val="24"/>
        </w:rPr>
        <w:pPrChange w:id="102" w:author="Abraham E Springer" w:date="2025-02-17T12:19:00Z" w16du:dateUtc="2025-02-17T19:19:00Z">
          <w:pPr>
            <w:pStyle w:val="Heading2"/>
          </w:pPr>
        </w:pPrChange>
      </w:pPr>
      <w:r w:rsidRPr="00E817FB">
        <w:rPr>
          <w:rFonts w:ascii="Times New Roman" w:hAnsi="Times New Roman" w:cs="Times New Roman"/>
          <w:sz w:val="24"/>
          <w:szCs w:val="24"/>
        </w:rPr>
        <w:t>Results</w:t>
      </w:r>
    </w:p>
    <w:p w14:paraId="2054BE43" w14:textId="2C4136B2" w:rsidR="00DD6FD8" w:rsidRPr="00E817FB" w:rsidRDefault="001E78B7">
      <w:pPr>
        <w:spacing w:line="480" w:lineRule="auto"/>
        <w:rPr>
          <w:rFonts w:ascii="Times New Roman" w:hAnsi="Times New Roman" w:cs="Times New Roman"/>
          <w:sz w:val="24"/>
          <w:szCs w:val="24"/>
        </w:rPr>
        <w:pPrChange w:id="103"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4"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5" w:author="Abraham E Springer" w:date="2025-02-17T12:19:00Z" w16du:dateUtc="2025-02-17T19:19:00Z">
          <w:pPr>
            <w:ind w:left="1080"/>
          </w:pPr>
        </w:pPrChange>
      </w:pPr>
    </w:p>
    <w:p w14:paraId="21F022F1" w14:textId="77777777" w:rsidR="00D11EB7" w:rsidRPr="00E817FB" w:rsidRDefault="007966A9">
      <w:pPr>
        <w:spacing w:line="480" w:lineRule="auto"/>
        <w:ind w:left="1080"/>
        <w:jc w:val="center"/>
        <w:rPr>
          <w:rFonts w:ascii="Times New Roman" w:hAnsi="Times New Roman" w:cs="Times New Roman"/>
          <w:sz w:val="24"/>
          <w:szCs w:val="24"/>
        </w:rPr>
        <w:pPrChange w:id="106"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FB84EC7" w:rsidR="0029180D" w:rsidRPr="00E817FB" w:rsidRDefault="00D11EB7">
      <w:pPr>
        <w:spacing w:line="480" w:lineRule="auto"/>
        <w:ind w:left="1080"/>
        <w:jc w:val="center"/>
        <w:rPr>
          <w:rFonts w:ascii="Times New Roman" w:hAnsi="Times New Roman" w:cs="Times New Roman"/>
          <w:sz w:val="24"/>
          <w:szCs w:val="24"/>
        </w:rPr>
        <w:pPrChange w:id="107" w:author="Abraham E Springer" w:date="2025-02-17T12:19:00Z" w16du:dateUtc="2025-02-17T19:19:00Z">
          <w:pPr>
            <w:ind w:left="1080"/>
            <w:jc w:val="center"/>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3</w:t>
      </w:r>
      <w:r w:rsidRPr="00E817FB">
        <w:rPr>
          <w:rFonts w:ascii="Times New Roman" w:hAnsi="Times New Roman" w:cs="Times New Roman"/>
          <w:sz w:val="24"/>
          <w:szCs w:val="24"/>
        </w:rPr>
        <w:t xml:space="preserve">. Mean densities across BRAP plots. </w:t>
      </w:r>
    </w:p>
    <w:p w14:paraId="26BEAA70" w14:textId="1BEE599A" w:rsidR="007966A9" w:rsidRPr="00E817FB" w:rsidRDefault="007966A9">
      <w:pPr>
        <w:spacing w:line="480" w:lineRule="auto"/>
        <w:ind w:left="1080"/>
        <w:jc w:val="center"/>
        <w:rPr>
          <w:rFonts w:ascii="Times New Roman" w:hAnsi="Times New Roman" w:cs="Times New Roman"/>
          <w:sz w:val="24"/>
          <w:szCs w:val="24"/>
        </w:rPr>
        <w:pPrChange w:id="108"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2F29EABF" w:rsidR="006859BD" w:rsidRDefault="006859BD">
      <w:pPr>
        <w:spacing w:line="480" w:lineRule="auto"/>
        <w:ind w:left="1080"/>
        <w:jc w:val="center"/>
        <w:rPr>
          <w:rFonts w:ascii="Times New Roman" w:hAnsi="Times New Roman" w:cs="Times New Roman"/>
          <w:sz w:val="24"/>
          <w:szCs w:val="24"/>
        </w:rPr>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4</w:t>
      </w:r>
      <w:r w:rsidR="0029180D" w:rsidRPr="00E817FB">
        <w:rPr>
          <w:rFonts w:ascii="Times New Roman" w:hAnsi="Times New Roman" w:cs="Times New Roman"/>
          <w:sz w:val="24"/>
          <w:szCs w:val="24"/>
        </w:rPr>
        <w:t>. Childs mean density plots.</w:t>
      </w:r>
    </w:p>
    <w:p w14:paraId="71D2BD42" w14:textId="66CDFDB8" w:rsidR="00916537" w:rsidRDefault="00916537"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78B5D8E" wp14:editId="5794D1DD">
            <wp:extent cx="3035435" cy="3003331"/>
            <wp:effectExtent l="0" t="0" r="0" b="6985"/>
            <wp:docPr id="1544845408" name="Picture 5" descr="A graph with a line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45408" name="Picture 5" descr="A graph with a line and numbe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6362" cy="3014142"/>
                    </a:xfrm>
                    <a:prstGeom prst="rect">
                      <a:avLst/>
                    </a:prstGeom>
                  </pic:spPr>
                </pic:pic>
              </a:graphicData>
            </a:graphic>
          </wp:inline>
        </w:drawing>
      </w:r>
    </w:p>
    <w:p w14:paraId="0F318361" w14:textId="3AF6CDC5"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9370D1">
        <w:rPr>
          <w:rFonts w:ascii="Times New Roman" w:hAnsi="Times New Roman" w:cs="Times New Roman"/>
          <w:sz w:val="24"/>
          <w:szCs w:val="24"/>
        </w:rPr>
        <w:t>5</w:t>
      </w:r>
      <w:r>
        <w:rPr>
          <w:rFonts w:ascii="Times New Roman" w:hAnsi="Times New Roman" w:cs="Times New Roman"/>
          <w:sz w:val="24"/>
          <w:szCs w:val="24"/>
        </w:rPr>
        <w:t>. Mean site seedling densities across the three visits.</w:t>
      </w:r>
    </w:p>
    <w:p w14:paraId="3F9EC36C" w14:textId="13598DA4" w:rsidR="0029180D" w:rsidRPr="00E817FB" w:rsidRDefault="0029180D">
      <w:pPr>
        <w:spacing w:line="480" w:lineRule="auto"/>
        <w:ind w:firstLine="720"/>
        <w:rPr>
          <w:rFonts w:ascii="Times New Roman" w:hAnsi="Times New Roman" w:cs="Times New Roman"/>
          <w:sz w:val="24"/>
          <w:szCs w:val="24"/>
        </w:rPr>
        <w:pPrChange w:id="109" w:author="Abraham E Springer" w:date="2025-02-17T12:19:00Z" w16du:dateUtc="2025-02-17T19:19:00Z">
          <w:pPr>
            <w:ind w:firstLine="720"/>
          </w:pPr>
        </w:pPrChange>
      </w:pPr>
      <w:r w:rsidRPr="00E817FB">
        <w:rPr>
          <w:rFonts w:ascii="Times New Roman" w:hAnsi="Times New Roman" w:cs="Times New Roman"/>
          <w:sz w:val="24"/>
          <w:szCs w:val="24"/>
        </w:rPr>
        <w:t xml:space="preserve"> At BRAP, four plots had increases in density between all three visits. One plot stayed constant across visits and the remaining </w:t>
      </w:r>
      <w:r w:rsidR="0029521D">
        <w:rPr>
          <w:rFonts w:ascii="Times New Roman" w:hAnsi="Times New Roman" w:cs="Times New Roman"/>
          <w:sz w:val="24"/>
          <w:szCs w:val="24"/>
        </w:rPr>
        <w:t>five</w:t>
      </w:r>
      <w:r w:rsidR="007C52EB">
        <w:rPr>
          <w:rFonts w:ascii="Times New Roman" w:hAnsi="Times New Roman" w:cs="Times New Roman"/>
          <w:sz w:val="24"/>
          <w:szCs w:val="24"/>
        </w:rPr>
        <w:t xml:space="preserve"> </w:t>
      </w:r>
      <w:r w:rsidRPr="00E817FB">
        <w:rPr>
          <w:rFonts w:ascii="Times New Roman" w:hAnsi="Times New Roman" w:cs="Times New Roman"/>
          <w:sz w:val="24"/>
          <w:szCs w:val="24"/>
        </w:rPr>
        <w:t xml:space="preserve">plots decreased between each visit. 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r w:rsidR="007C52EB">
        <w:rPr>
          <w:rFonts w:ascii="Times New Roman" w:hAnsi="Times New Roman" w:cs="Times New Roman"/>
          <w:sz w:val="24"/>
          <w:szCs w:val="24"/>
        </w:rPr>
        <w:t>T</w:t>
      </w:r>
      <w:r w:rsidRPr="00E817FB">
        <w:rPr>
          <w:rFonts w:ascii="Times New Roman" w:hAnsi="Times New Roman" w:cs="Times New Roman"/>
          <w:sz w:val="24"/>
          <w:szCs w:val="24"/>
        </w:rPr>
        <w:t xml:space="preserve">he remaining </w:t>
      </w:r>
      <w:r w:rsidR="0029521D">
        <w:rPr>
          <w:rFonts w:ascii="Times New Roman" w:hAnsi="Times New Roman" w:cs="Times New Roman"/>
          <w:sz w:val="24"/>
          <w:szCs w:val="24"/>
        </w:rPr>
        <w:t>nine</w:t>
      </w:r>
      <w:ins w:id="110" w:author="Abraham E Springer" w:date="2025-02-17T12:47:00Z" w16du:dateUtc="2025-02-17T19:47:00Z">
        <w:r w:rsidR="007C52EB">
          <w:rPr>
            <w:rFonts w:ascii="Times New Roman" w:hAnsi="Times New Roman" w:cs="Times New Roman"/>
            <w:sz w:val="24"/>
            <w:szCs w:val="24"/>
          </w:rPr>
          <w:t xml:space="preserve"> </w:t>
        </w:r>
      </w:ins>
      <w:r w:rsidRPr="00E817FB">
        <w:rPr>
          <w:rFonts w:ascii="Times New Roman" w:hAnsi="Times New Roman" w:cs="Times New Roman"/>
          <w:sz w:val="24"/>
          <w:szCs w:val="24"/>
        </w:rPr>
        <w:t>plots decreased in density.</w:t>
      </w:r>
      <w:r w:rsidR="001E78B7" w:rsidRPr="00E817FB">
        <w:rPr>
          <w:rFonts w:ascii="Times New Roman" w:hAnsi="Times New Roman" w:cs="Times New Roman"/>
          <w:sz w:val="24"/>
          <w:szCs w:val="24"/>
        </w:rPr>
        <w:t xml:space="preserve"> However, densities were higher at Childs</w:t>
      </w:r>
      <w:r w:rsidR="007C52EB">
        <w:rPr>
          <w:rFonts w:ascii="Times New Roman" w:hAnsi="Times New Roman" w:cs="Times New Roman"/>
          <w:sz w:val="24"/>
          <w:szCs w:val="24"/>
        </w:rPr>
        <w:t xml:space="preserve"> that at BRAP.</w:t>
      </w:r>
      <w:r w:rsidR="004D0238">
        <w:rPr>
          <w:rFonts w:ascii="Times New Roman" w:hAnsi="Times New Roman" w:cs="Times New Roman"/>
          <w:sz w:val="24"/>
          <w:szCs w:val="24"/>
        </w:rPr>
        <w:t xml:space="preserve"> Both sites ended up having similar seedling densities despite plots at Childs being twice as dense up until the final visit.</w:t>
      </w:r>
    </w:p>
    <w:p w14:paraId="4DE7DB5D" w14:textId="48BBE505" w:rsidR="00DD6FD8" w:rsidRPr="00E817FB" w:rsidRDefault="00DD6FD8">
      <w:pPr>
        <w:spacing w:line="480" w:lineRule="auto"/>
        <w:rPr>
          <w:rFonts w:ascii="Times New Roman" w:hAnsi="Times New Roman" w:cs="Times New Roman"/>
          <w:sz w:val="24"/>
          <w:szCs w:val="24"/>
        </w:rPr>
        <w:pPrChange w:id="111"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10917617"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3 visits. At BRAP, mean HDR values increased between all three visits at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076F11C0" w:rsidR="00601AC2" w:rsidRPr="0029521D"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At BRAP, seven out of 9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w:t>
      </w:r>
      <w:r w:rsidR="00D03C42">
        <w:rPr>
          <w:rFonts w:ascii="Times New Roman" w:hAnsi="Times New Roman" w:cs="Times New Roman"/>
          <w:sz w:val="24"/>
          <w:szCs w:val="24"/>
        </w:rPr>
        <w:lastRenderedPageBreak/>
        <w:t xml:space="preserve">2024 did not change significantly and HDRs between Fall 2023 and Spring 2024 did not 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001).</w:t>
      </w:r>
    </w:p>
    <w:p w14:paraId="4B236208" w14:textId="4D9EE2A3" w:rsidR="00914619" w:rsidRPr="00E817FB" w:rsidRDefault="00914619">
      <w:pPr>
        <w:spacing w:line="480" w:lineRule="auto"/>
        <w:jc w:val="center"/>
        <w:rPr>
          <w:rFonts w:ascii="Times New Roman" w:hAnsi="Times New Roman" w:cs="Times New Roman"/>
          <w:sz w:val="24"/>
          <w:szCs w:val="24"/>
        </w:rPr>
        <w:pPrChange w:id="112" w:author="Abraham E Springer" w:date="2025-02-17T12:19:00Z" w16du:dateUtc="2025-02-17T19:19:00Z">
          <w:pPr>
            <w:jc w:val="center"/>
          </w:pPr>
        </w:pPrChange>
      </w:pPr>
      <w:r w:rsidRPr="00E817FB">
        <w:rPr>
          <w:rFonts w:ascii="Times New Roman" w:hAnsi="Times New Roman" w:cs="Times New Roman"/>
          <w:noProof/>
          <w:sz w:val="24"/>
          <w:szCs w:val="24"/>
        </w:rPr>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7"/>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13"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8"/>
                    <a:stretch>
                      <a:fillRect/>
                    </a:stretch>
                  </pic:blipFill>
                  <pic:spPr>
                    <a:xfrm>
                      <a:off x="0" y="0"/>
                      <a:ext cx="4189856" cy="1983467"/>
                    </a:xfrm>
                    <a:prstGeom prst="rect">
                      <a:avLst/>
                    </a:prstGeom>
                  </pic:spPr>
                </pic:pic>
              </a:graphicData>
            </a:graphic>
          </wp:inline>
        </w:drawing>
      </w:r>
      <w:ins w:id="114"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15"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9"/>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16"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17" w:author="Abraham E Springer" w:date="2025-02-17T12:19:00Z" w16du:dateUtc="2025-02-17T19:19:00Z">
          <w:pPr>
            <w:jc w:val="center"/>
          </w:pPr>
        </w:pPrChange>
      </w:pPr>
      <w:r w:rsidRPr="00323119">
        <w:rPr>
          <w:rFonts w:ascii="Times New Roman" w:hAnsi="Times New Roman" w:cs="Times New Roman"/>
          <w:noProof/>
          <w:sz w:val="24"/>
          <w:szCs w:val="24"/>
        </w:rPr>
        <w:lastRenderedPageBreak/>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20"/>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18"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19"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21"/>
                    <a:stretch>
                      <a:fillRect/>
                    </a:stretch>
                  </pic:blipFill>
                  <pic:spPr>
                    <a:xfrm>
                      <a:off x="0" y="0"/>
                      <a:ext cx="3839111" cy="1286054"/>
                    </a:xfrm>
                    <a:prstGeom prst="rect">
                      <a:avLst/>
                    </a:prstGeom>
                  </pic:spPr>
                </pic:pic>
              </a:graphicData>
            </a:graphic>
          </wp:inline>
        </w:drawing>
      </w:r>
    </w:p>
    <w:p w14:paraId="74C9501E" w14:textId="36626613" w:rsidR="00323119" w:rsidRDefault="00323119">
      <w:pPr>
        <w:spacing w:line="480" w:lineRule="auto"/>
        <w:jc w:val="center"/>
        <w:rPr>
          <w:rFonts w:ascii="Times New Roman" w:hAnsi="Times New Roman" w:cs="Times New Roman"/>
          <w:sz w:val="24"/>
          <w:szCs w:val="24"/>
        </w:rPr>
        <w:pPrChange w:id="120"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2"/>
                    <a:stretch>
                      <a:fillRect/>
                    </a:stretch>
                  </pic:blipFill>
                  <pic:spPr>
                    <a:xfrm>
                      <a:off x="0" y="0"/>
                      <a:ext cx="3254022" cy="1066892"/>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21"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22"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23"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24"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25"/>
      <w:r w:rsidRPr="00E817FB">
        <w:rPr>
          <w:rFonts w:ascii="Times New Roman" w:hAnsi="Times New Roman" w:cs="Times New Roman"/>
          <w:sz w:val="24"/>
          <w:szCs w:val="24"/>
        </w:rPr>
        <w:t>plots</w:t>
      </w:r>
      <w:commentRangeEnd w:id="125"/>
      <w:r w:rsidR="00FC1ECA" w:rsidRPr="00E817FB">
        <w:rPr>
          <w:rStyle w:val="CommentReference"/>
          <w:rFonts w:ascii="Times New Roman" w:hAnsi="Times New Roman" w:cs="Times New Roman"/>
          <w:sz w:val="24"/>
          <w:szCs w:val="24"/>
        </w:rPr>
        <w:commentReference w:id="125"/>
      </w:r>
    </w:p>
    <w:p w14:paraId="34024A57" w14:textId="0D1FC1AD" w:rsidR="00AD2706" w:rsidRDefault="00E13B87">
      <w:pPr>
        <w:spacing w:line="480" w:lineRule="auto"/>
        <w:ind w:left="1080"/>
        <w:jc w:val="center"/>
        <w:rPr>
          <w:rFonts w:ascii="Times New Roman" w:hAnsi="Times New Roman" w:cs="Times New Roman"/>
          <w:sz w:val="24"/>
          <w:szCs w:val="24"/>
        </w:rPr>
        <w:pPrChange w:id="126" w:author="Abraham E Springer" w:date="2025-02-17T12:19:00Z" w16du:dateUtc="2025-02-17T19:19:00Z">
          <w:pPr>
            <w:ind w:left="1080"/>
            <w:jc w:val="center"/>
          </w:pPr>
        </w:pPrChange>
      </w:pPr>
      <w:r>
        <w:rPr>
          <w:rFonts w:ascii="Times New Roman" w:hAnsi="Times New Roman" w:cs="Times New Roman"/>
          <w:noProof/>
          <w:sz w:val="24"/>
          <w:szCs w:val="24"/>
          <w14:ligatures w14:val="standardContextual"/>
        </w:rPr>
        <w:lastRenderedPageBreak/>
        <w:drawing>
          <wp:inline distT="0" distB="0" distL="0" distR="0" wp14:anchorId="052D50BA" wp14:editId="3FF76964">
            <wp:extent cx="3648075" cy="3338612"/>
            <wp:effectExtent l="0" t="0" r="0" b="0"/>
            <wp:docPr id="1700323232"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23232" name="Picture 2" descr="A graph of ageing heigh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51338" cy="3341598"/>
                    </a:xfrm>
                    <a:prstGeom prst="rect">
                      <a:avLst/>
                    </a:prstGeom>
                  </pic:spPr>
                </pic:pic>
              </a:graphicData>
            </a:graphic>
          </wp:inline>
        </w:drawing>
      </w:r>
    </w:p>
    <w:p w14:paraId="4EB10705" w14:textId="18387686" w:rsidR="00E817FB" w:rsidRDefault="00E817FB">
      <w:pPr>
        <w:spacing w:line="480" w:lineRule="auto"/>
        <w:ind w:left="1080"/>
        <w:jc w:val="center"/>
        <w:rPr>
          <w:rFonts w:ascii="Times New Roman" w:hAnsi="Times New Roman" w:cs="Times New Roman"/>
          <w:sz w:val="24"/>
          <w:szCs w:val="24"/>
        </w:rPr>
        <w:pPrChange w:id="127"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9370D1">
        <w:rPr>
          <w:rFonts w:ascii="Times New Roman" w:hAnsi="Times New Roman" w:cs="Times New Roman"/>
          <w:sz w:val="24"/>
          <w:szCs w:val="24"/>
        </w:rPr>
        <w:t>6</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28" w:author="Abraham E Springer" w:date="2025-02-17T12:19:00Z" w16du:dateUtc="2025-02-17T19:19:00Z">
          <w:pPr>
            <w:ind w:left="1080"/>
          </w:pPr>
        </w:pPrChange>
      </w:pPr>
    </w:p>
    <w:p w14:paraId="19FE71BA" w14:textId="4C4A3E08" w:rsidR="00A1262E" w:rsidRPr="00E817FB" w:rsidRDefault="00794EE5">
      <w:pPr>
        <w:spacing w:line="480" w:lineRule="auto"/>
        <w:rPr>
          <w:rFonts w:ascii="Times New Roman" w:hAnsi="Times New Roman" w:cs="Times New Roman"/>
          <w:sz w:val="24"/>
          <w:szCs w:val="24"/>
        </w:rPr>
        <w:pPrChange w:id="129"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 xml:space="preserve">&lt;.05) </w:t>
      </w:r>
      <w:r w:rsidR="008C7B4A">
        <w:rPr>
          <w:rFonts w:ascii="Times New Roman" w:hAnsi="Times New Roman" w:cs="Times New Roman"/>
          <w:sz w:val="24"/>
          <w:szCs w:val="24"/>
        </w:rPr>
        <w:t xml:space="preserve">(Figure </w:t>
      </w:r>
      <w:r w:rsidR="00F243C9">
        <w:rPr>
          <w:rFonts w:ascii="Times New Roman" w:hAnsi="Times New Roman" w:cs="Times New Roman"/>
          <w:sz w:val="24"/>
          <w:szCs w:val="24"/>
        </w:rPr>
        <w:t>6</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30"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31"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51E65241" w14:textId="1F5D55DE" w:rsidR="00A1262E" w:rsidRPr="00365972" w:rsidRDefault="00712DFB">
      <w:pPr>
        <w:spacing w:line="480" w:lineRule="auto"/>
        <w:ind w:firstLine="720"/>
        <w:rPr>
          <w:rFonts w:ascii="Times New Roman" w:eastAsia="Times New Roman" w:hAnsi="Times New Roman" w:cs="Times New Roman"/>
          <w:bCs/>
          <w:sz w:val="24"/>
          <w:szCs w:val="24"/>
        </w:rPr>
        <w:pPrChange w:id="132" w:author="Abraham E Springer" w:date="2025-02-17T12:19:00Z" w16du:dateUtc="2025-02-17T19:19:00Z">
          <w:pPr>
            <w:jc w:val="center"/>
          </w:pPr>
        </w:pPrChange>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9370D1">
        <w:rPr>
          <w:rFonts w:ascii="Times New Roman" w:eastAsia="Times New Roman" w:hAnsi="Times New Roman" w:cs="Times New Roman"/>
          <w:sz w:val="24"/>
          <w:szCs w:val="24"/>
        </w:rPr>
        <w:t xml:space="preserve">. </w:t>
      </w:r>
      <w:commentRangeStart w:id="133"/>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8</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Meanwhile, Ring Width Index (RWI) has been </w:t>
      </w:r>
      <w:r w:rsidR="00B96AB8" w:rsidRPr="00E817FB">
        <w:rPr>
          <w:rFonts w:ascii="Times New Roman" w:eastAsia="Times New Roman" w:hAnsi="Times New Roman" w:cs="Times New Roman"/>
          <w:bCs/>
          <w:sz w:val="24"/>
          <w:szCs w:val="24"/>
        </w:rPr>
        <w:lastRenderedPageBreak/>
        <w:t>generally decreasing since about 2000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7</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33"/>
      <w:r w:rsidR="00B96AB8">
        <w:rPr>
          <w:rStyle w:val="CommentReference"/>
        </w:rPr>
        <w:commentReference w:id="133"/>
      </w:r>
    </w:p>
    <w:p w14:paraId="139B3144" w14:textId="77777777" w:rsidR="00E96B9D" w:rsidRDefault="00E96B9D" w:rsidP="004E3D9E">
      <w:pPr>
        <w:spacing w:line="480" w:lineRule="auto"/>
        <w:rPr>
          <w:rFonts w:ascii="Times New Roman" w:hAnsi="Times New Roman" w:cs="Times New Roman"/>
          <w:sz w:val="24"/>
          <w:szCs w:val="24"/>
        </w:rPr>
      </w:pPr>
    </w:p>
    <w:p w14:paraId="54929E53" w14:textId="1CA29386" w:rsidR="004E3D9E" w:rsidRPr="00E817FB" w:rsidRDefault="004E3D9E">
      <w:pPr>
        <w:spacing w:line="480" w:lineRule="auto"/>
        <w:jc w:val="center"/>
        <w:rPr>
          <w:rFonts w:ascii="Times New Roman" w:hAnsi="Times New Roman" w:cs="Times New Roman"/>
          <w:sz w:val="24"/>
          <w:szCs w:val="24"/>
        </w:rPr>
        <w:sectPr w:rsidR="004E3D9E" w:rsidRPr="00E817FB" w:rsidSect="00973E57">
          <w:type w:val="continuous"/>
          <w:pgSz w:w="12240" w:h="15840"/>
          <w:pgMar w:top="1440" w:right="1440" w:bottom="1440" w:left="1440" w:header="720" w:footer="720" w:gutter="0"/>
          <w:cols w:space="720"/>
          <w:docGrid w:linePitch="360"/>
        </w:sectPr>
        <w:pPrChange w:id="134" w:author="Abraham E Springer" w:date="2025-02-17T12:19:00Z" w16du:dateUtc="2025-02-17T19:19:00Z">
          <w:pPr/>
        </w:pPrChange>
      </w:pPr>
      <w:r>
        <w:rPr>
          <w:rFonts w:ascii="Times New Roman" w:hAnsi="Times New Roman" w:cs="Times New Roman"/>
          <w:noProof/>
          <w:sz w:val="24"/>
          <w:szCs w:val="24"/>
          <w14:ligatures w14:val="standardContextual"/>
        </w:rPr>
        <w:drawing>
          <wp:inline distT="0" distB="0" distL="0" distR="0" wp14:anchorId="2402415D" wp14:editId="6113F4D5">
            <wp:extent cx="2452370" cy="2559530"/>
            <wp:effectExtent l="0" t="0" r="5080" b="0"/>
            <wp:docPr id="2004461789" name="Picture 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61789" name="Picture 3" descr="A graph of a number of peopl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56668" cy="2564016"/>
                    </a:xfrm>
                    <a:prstGeom prst="rect">
                      <a:avLst/>
                    </a:prstGeom>
                  </pic:spPr>
                </pic:pic>
              </a:graphicData>
            </a:graphic>
          </wp:inline>
        </w:drawing>
      </w:r>
    </w:p>
    <w:p w14:paraId="78696E61" w14:textId="5C8A2BDD" w:rsidR="00F231ED" w:rsidRPr="00E817FB" w:rsidRDefault="00F231ED">
      <w:pPr>
        <w:spacing w:line="480" w:lineRule="auto"/>
        <w:jc w:val="center"/>
        <w:rPr>
          <w:rFonts w:ascii="Times New Roman" w:hAnsi="Times New Roman" w:cs="Times New Roman"/>
          <w:sz w:val="24"/>
          <w:szCs w:val="24"/>
        </w:rPr>
        <w:pPrChange w:id="135" w:author="Abraham E Springer" w:date="2025-02-17T12:19:00Z" w16du:dateUtc="2025-02-17T19:19:00Z">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7.</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394A69E2" w:rsidR="004E3D9E" w:rsidRPr="00E817FB" w:rsidRDefault="004E3D9E"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6CCCD21" wp14:editId="4C83384E">
            <wp:extent cx="3324225" cy="3565729"/>
            <wp:effectExtent l="0" t="0" r="0" b="0"/>
            <wp:docPr id="1726748203"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48203" name="Picture 4" descr="A graph with lines and number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323" cy="3569052"/>
                    </a:xfrm>
                    <a:prstGeom prst="rect">
                      <a:avLst/>
                    </a:prstGeom>
                  </pic:spPr>
                </pic:pic>
              </a:graphicData>
            </a:graphic>
          </wp:inline>
        </w:drawing>
      </w:r>
    </w:p>
    <w:p w14:paraId="51DFA7DB" w14:textId="7DD8916A" w:rsidR="00F231ED" w:rsidRPr="00E817FB" w:rsidRDefault="00F231ED">
      <w:pPr>
        <w:spacing w:line="480" w:lineRule="auto"/>
        <w:jc w:val="center"/>
        <w:rPr>
          <w:rFonts w:ascii="Times New Roman" w:hAnsi="Times New Roman" w:cs="Times New Roman"/>
          <w:sz w:val="24"/>
          <w:szCs w:val="24"/>
        </w:rPr>
        <w:pPrChange w:id="136" w:author="Abraham E Springer" w:date="2025-02-17T12:19:00Z" w16du:dateUtc="2025-02-17T19:19:00Z">
          <w:pPr>
            <w:jc w:val="center"/>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8</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37" w:author="Abraham E Springer" w:date="2025-02-17T12:19:00Z" w16du:dateUtc="2025-02-17T19:19:00Z">
          <w:pPr/>
        </w:pPrChange>
      </w:pPr>
    </w:p>
    <w:p w14:paraId="3A6EF2DE" w14:textId="77777777" w:rsidR="007D30B7" w:rsidRDefault="00A1262E" w:rsidP="00C00DA9">
      <w:pPr>
        <w:spacing w:line="480" w:lineRule="auto"/>
        <w:rPr>
          <w:ins w:id="138"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0946A61F" w:rsidR="008C7B4A" w:rsidRDefault="00B96AB8">
      <w:pPr>
        <w:spacing w:line="480" w:lineRule="auto"/>
        <w:rPr>
          <w:rFonts w:ascii="Times New Roman" w:hAnsi="Times New Roman" w:cs="Times New Roman"/>
          <w:sz w:val="24"/>
          <w:szCs w:val="24"/>
        </w:rPr>
        <w:pPrChange w:id="139"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0A5F160E" w14:textId="6A524AC2" w:rsidR="00712DFB" w:rsidRDefault="00712DFB">
      <w:pPr>
        <w:spacing w:line="480" w:lineRule="auto"/>
        <w:jc w:val="center"/>
        <w:rPr>
          <w:rFonts w:ascii="Times New Roman" w:hAnsi="Times New Roman" w:cs="Times New Roman"/>
          <w:sz w:val="24"/>
          <w:szCs w:val="24"/>
        </w:rPr>
        <w:pPrChange w:id="140"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6"/>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pPr>
        <w:spacing w:line="480" w:lineRule="auto"/>
        <w:jc w:val="center"/>
        <w:rPr>
          <w:rFonts w:ascii="Times New Roman" w:hAnsi="Times New Roman" w:cs="Times New Roman"/>
          <w:sz w:val="24"/>
          <w:szCs w:val="24"/>
        </w:rPr>
        <w:pPrChange w:id="141" w:author="Abraham E Springer" w:date="2025-02-17T12:19:00Z" w16du:dateUtc="2025-02-17T19:19:00Z">
          <w:pPr>
            <w:jc w:val="center"/>
          </w:pPr>
        </w:pPrChange>
      </w:pPr>
      <w:r>
        <w:rPr>
          <w:rFonts w:ascii="Times New Roman" w:hAnsi="Times New Roman" w:cs="Times New Roman"/>
          <w:sz w:val="24"/>
          <w:szCs w:val="24"/>
        </w:rPr>
        <w:lastRenderedPageBreak/>
        <w:t>Tabl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42"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43"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43"/>
    </w:p>
    <w:p w14:paraId="1C2ABB11" w14:textId="1DF606AD" w:rsidR="00FC1F64" w:rsidRPr="00E817FB" w:rsidRDefault="008D7A70">
      <w:pPr>
        <w:spacing w:line="480" w:lineRule="auto"/>
        <w:ind w:firstLine="720"/>
        <w:rPr>
          <w:rFonts w:ascii="Times New Roman" w:hAnsi="Times New Roman" w:cs="Times New Roman"/>
          <w:sz w:val="24"/>
          <w:szCs w:val="24"/>
        </w:rPr>
        <w:pPrChange w:id="14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CDACEF7" w:rsidR="008D7A70" w:rsidRPr="00E817FB" w:rsidRDefault="006D6234">
      <w:pPr>
        <w:spacing w:line="480" w:lineRule="auto"/>
        <w:ind w:firstLine="720"/>
        <w:rPr>
          <w:rFonts w:ascii="Times New Roman" w:hAnsi="Times New Roman" w:cs="Times New Roman"/>
          <w:sz w:val="24"/>
          <w:szCs w:val="24"/>
        </w:rPr>
        <w:pPrChange w:id="14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46"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121C80DE" w:rsidR="008D7A70" w:rsidRDefault="0050557B">
      <w:pPr>
        <w:pStyle w:val="ListParagraph"/>
        <w:spacing w:line="480" w:lineRule="auto"/>
        <w:ind w:left="0" w:firstLine="720"/>
        <w:rPr>
          <w:rFonts w:ascii="Times New Roman" w:eastAsia="Times New Roman" w:hAnsi="Times New Roman" w:cs="Times New Roman"/>
          <w:bCs/>
          <w:sz w:val="24"/>
          <w:szCs w:val="24"/>
        </w:rPr>
        <w:pPrChange w:id="147" w:author="Abraham E Springer" w:date="2025-02-17T12:19:00Z" w16du:dateUtc="2025-02-17T19:19:00Z">
          <w:pPr>
            <w:pStyle w:val="ListParagraph"/>
            <w:spacing w:line="240" w:lineRule="auto"/>
            <w:ind w:left="0" w:firstLine="72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w:t>
      </w:r>
      <w:r>
        <w:rPr>
          <w:rFonts w:ascii="Times New Roman" w:eastAsia="Times New Roman" w:hAnsi="Times New Roman" w:cs="Times New Roman"/>
          <w:bCs/>
          <w:sz w:val="24"/>
          <w:szCs w:val="24"/>
        </w:rPr>
        <w:lastRenderedPageBreak/>
        <w:t xml:space="preserve">seedlings were found to have grown in </w:t>
      </w:r>
      <w:commentRangeStart w:id="148"/>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48"/>
      <w:r w:rsidR="008C7B4A">
        <w:rPr>
          <w:rStyle w:val="CommentReference"/>
        </w:rPr>
        <w:commentReference w:id="148"/>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similar to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49"/>
      <w:r w:rsidR="00BD6EE2">
        <w:rPr>
          <w:rFonts w:ascii="Times New Roman" w:eastAsia="Times New Roman" w:hAnsi="Times New Roman" w:cs="Times New Roman"/>
          <w:bCs/>
          <w:sz w:val="24"/>
          <w:szCs w:val="24"/>
        </w:rPr>
        <w:t>River</w:t>
      </w:r>
      <w:commentRangeEnd w:id="149"/>
      <w:r w:rsidR="00951CAD">
        <w:rPr>
          <w:rStyle w:val="CommentReference"/>
        </w:rPr>
        <w:commentReference w:id="149"/>
      </w:r>
      <w:r w:rsidR="00BD6EE2">
        <w:rPr>
          <w:rFonts w:ascii="Times New Roman" w:eastAsia="Times New Roman" w:hAnsi="Times New Roman" w:cs="Times New Roman"/>
          <w:bCs/>
          <w:sz w:val="24"/>
          <w:szCs w:val="24"/>
        </w:rPr>
        <w:t>.</w:t>
      </w:r>
    </w:p>
    <w:p w14:paraId="09893D15" w14:textId="77777777" w:rsidR="0050557B" w:rsidRPr="00E817FB" w:rsidRDefault="0050557B">
      <w:pPr>
        <w:pStyle w:val="ListParagraph"/>
        <w:spacing w:line="480" w:lineRule="auto"/>
        <w:ind w:left="0"/>
        <w:rPr>
          <w:rFonts w:ascii="Times New Roman" w:hAnsi="Times New Roman" w:cs="Times New Roman"/>
          <w:sz w:val="24"/>
          <w:szCs w:val="24"/>
        </w:rPr>
        <w:pPrChange w:id="150" w:author="Abraham E Springer" w:date="2025-02-17T12:19:00Z" w16du:dateUtc="2025-02-17T19:19:00Z">
          <w:pPr>
            <w:pStyle w:val="ListParagraph"/>
            <w:spacing w:line="240" w:lineRule="auto"/>
            <w:ind w:left="0"/>
          </w:pPr>
        </w:pPrChange>
      </w:pPr>
    </w:p>
    <w:p w14:paraId="7DDB7741" w14:textId="77777777" w:rsidR="008D7A70" w:rsidRPr="00E817FB" w:rsidRDefault="008D7A70">
      <w:pPr>
        <w:pStyle w:val="Heading3"/>
        <w:spacing w:line="480" w:lineRule="auto"/>
        <w:pPrChange w:id="151" w:author="Abraham E Springer" w:date="2025-02-17T12:19:00Z" w16du:dateUtc="2025-02-17T19:19:00Z">
          <w:pPr>
            <w:pStyle w:val="Heading3"/>
          </w:pPr>
        </w:pPrChange>
      </w:pPr>
      <w:r w:rsidRPr="00E817FB">
        <w:t xml:space="preserve">Variables impacting </w:t>
      </w:r>
      <w:commentRangeStart w:id="152"/>
      <w:r w:rsidRPr="00E817FB">
        <w:t>survivorship</w:t>
      </w:r>
      <w:commentRangeEnd w:id="152"/>
      <w:r w:rsidR="00C97A93" w:rsidRPr="00E817FB">
        <w:rPr>
          <w:rStyle w:val="CommentReference"/>
          <w:rFonts w:ascii="Times New Roman" w:hAnsi="Times New Roman" w:cs="Times New Roman"/>
          <w:sz w:val="24"/>
          <w:szCs w:val="24"/>
        </w:rPr>
        <w:commentReference w:id="152"/>
      </w:r>
    </w:p>
    <w:p w14:paraId="2DEB5D09" w14:textId="4A98ECD5" w:rsidR="00FC1F64" w:rsidRPr="00712DFB" w:rsidRDefault="00FC1F64">
      <w:pPr>
        <w:spacing w:line="480" w:lineRule="auto"/>
        <w:rPr>
          <w:rFonts w:ascii="Times New Roman" w:hAnsi="Times New Roman" w:cs="Times New Roman"/>
          <w:b/>
          <w:bCs/>
          <w:sz w:val="24"/>
          <w:szCs w:val="24"/>
        </w:rPr>
        <w:pPrChange w:id="153"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54"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55"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56"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13476844" w14:textId="46D1D738" w:rsidR="00FF37AE" w:rsidRPr="00FF37AE" w:rsidRDefault="00FF37AE">
      <w:pPr>
        <w:spacing w:line="480" w:lineRule="auto"/>
        <w:rPr>
          <w:rFonts w:ascii="Times New Roman" w:hAnsi="Times New Roman" w:cs="Times New Roman"/>
          <w:sz w:val="24"/>
          <w:szCs w:val="24"/>
        </w:rPr>
        <w:pPrChange w:id="157"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245BBDD6" w14:textId="77777777" w:rsidR="00122E73" w:rsidRPr="00712DFB" w:rsidRDefault="00122E73">
      <w:pPr>
        <w:spacing w:line="480" w:lineRule="auto"/>
        <w:rPr>
          <w:rFonts w:ascii="Times New Roman" w:hAnsi="Times New Roman" w:cs="Times New Roman"/>
          <w:b/>
          <w:bCs/>
          <w:sz w:val="24"/>
          <w:szCs w:val="24"/>
        </w:rPr>
        <w:pPrChange w:id="158" w:author="Abraham E Springer" w:date="2025-02-17T12:19:00Z" w16du:dateUtc="2025-02-17T19:19:00Z">
          <w:pPr>
            <w:spacing w:line="240" w:lineRule="auto"/>
          </w:pPr>
        </w:pPrChange>
      </w:pPr>
    </w:p>
    <w:p w14:paraId="75802D5A" w14:textId="77777777" w:rsidR="007A3F29" w:rsidRDefault="007A3F29">
      <w:pPr>
        <w:spacing w:line="480" w:lineRule="auto"/>
        <w:rPr>
          <w:rFonts w:ascii="Times New Roman" w:hAnsi="Times New Roman" w:cs="Times New Roman"/>
          <w:sz w:val="24"/>
          <w:szCs w:val="24"/>
        </w:rPr>
        <w:pPrChange w:id="159" w:author="Abraham E Springer" w:date="2025-02-17T12:19:00Z" w16du:dateUtc="2025-02-17T19:19:00Z">
          <w:pPr>
            <w:spacing w:line="240" w:lineRule="auto"/>
          </w:pPr>
        </w:pPrChange>
      </w:pPr>
    </w:p>
    <w:p w14:paraId="677B0135" w14:textId="0972003F" w:rsidR="008D7A70" w:rsidRPr="00712DFB" w:rsidRDefault="00FC1F64">
      <w:pPr>
        <w:spacing w:line="480" w:lineRule="auto"/>
        <w:rPr>
          <w:rFonts w:ascii="Times New Roman" w:hAnsi="Times New Roman" w:cs="Times New Roman"/>
          <w:b/>
          <w:bCs/>
          <w:sz w:val="24"/>
          <w:szCs w:val="24"/>
        </w:rPr>
        <w:pPrChange w:id="160"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161"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62"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63"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64" w:author="Abraham E Springer" w:date="2025-02-17T12:19:00Z" w16du:dateUtc="2025-02-17T19:19:00Z">
          <w:pPr>
            <w:pStyle w:val="Heading3"/>
          </w:pPr>
        </w:pPrChange>
      </w:pPr>
      <w:r w:rsidRPr="00E817FB">
        <w:t>Dendrochronology</w:t>
      </w:r>
      <w:bookmarkEnd w:id="162"/>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65"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59AE307A" w:rsidR="0029180D" w:rsidRPr="00E817FB" w:rsidRDefault="008D7A70">
      <w:pPr>
        <w:spacing w:line="480" w:lineRule="auto"/>
        <w:rPr>
          <w:rFonts w:ascii="Times New Roman" w:eastAsia="Times New Roman" w:hAnsi="Times New Roman" w:cs="Times New Roman"/>
          <w:bCs/>
          <w:sz w:val="24"/>
          <w:szCs w:val="24"/>
        </w:rPr>
        <w:pPrChange w:id="166"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lastRenderedPageBreak/>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pPr>
        <w:spacing w:line="480" w:lineRule="auto"/>
        <w:ind w:firstLine="720"/>
        <w:rPr>
          <w:rFonts w:ascii="Times New Roman" w:eastAsia="Times New Roman" w:hAnsi="Times New Roman" w:cs="Times New Roman"/>
          <w:bCs/>
          <w:sz w:val="24"/>
          <w:szCs w:val="24"/>
        </w:rPr>
        <w:pPrChange w:id="167"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2E0405F7" w:rsidR="008D7A70" w:rsidRPr="00E817FB" w:rsidRDefault="008D7A70">
      <w:pPr>
        <w:spacing w:line="480" w:lineRule="auto"/>
        <w:rPr>
          <w:rFonts w:ascii="Times New Roman" w:eastAsia="Times New Roman" w:hAnsi="Times New Roman" w:cs="Times New Roman"/>
          <w:b/>
          <w:sz w:val="24"/>
          <w:szCs w:val="24"/>
        </w:rPr>
        <w:pPrChange w:id="168"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69"/>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69"/>
      <w:r w:rsidR="00BD6EE2">
        <w:rPr>
          <w:rStyle w:val="CommentReference"/>
        </w:rPr>
        <w:commentReference w:id="169"/>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70"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71" w:author="Abraham E Springer" w:date="2025-02-17T12:19:00Z" w16du:dateUtc="2025-02-17T19:19:00Z">
          <w:pPr>
            <w:spacing w:line="240" w:lineRule="auto"/>
          </w:pPr>
        </w:pPrChange>
      </w:pPr>
    </w:p>
    <w:p w14:paraId="187B53F6" w14:textId="77777777" w:rsidR="008D7A70" w:rsidRPr="00E817FB" w:rsidRDefault="008D7A70">
      <w:pPr>
        <w:spacing w:line="480" w:lineRule="auto"/>
        <w:rPr>
          <w:rFonts w:ascii="Times New Roman" w:eastAsia="Times New Roman" w:hAnsi="Times New Roman" w:cs="Times New Roman"/>
          <w:b/>
          <w:sz w:val="24"/>
          <w:szCs w:val="24"/>
        </w:rPr>
        <w:pPrChange w:id="172"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 xml:space="preserve">Tree </w:t>
      </w:r>
      <w:commentRangeStart w:id="173"/>
      <w:r w:rsidRPr="00E817FB">
        <w:rPr>
          <w:rFonts w:ascii="Times New Roman" w:eastAsia="Times New Roman" w:hAnsi="Times New Roman" w:cs="Times New Roman"/>
          <w:b/>
          <w:sz w:val="24"/>
          <w:szCs w:val="24"/>
        </w:rPr>
        <w:t>growth</w:t>
      </w:r>
      <w:commentRangeEnd w:id="173"/>
      <w:r w:rsidR="0033562F">
        <w:rPr>
          <w:rStyle w:val="CommentReference"/>
        </w:rPr>
        <w:commentReference w:id="173"/>
      </w:r>
    </w:p>
    <w:p w14:paraId="7FBA7A39" w14:textId="34971B2F" w:rsidR="005C19E0" w:rsidRPr="00E817FB" w:rsidRDefault="005C19E0">
      <w:pPr>
        <w:spacing w:line="480" w:lineRule="auto"/>
        <w:ind w:firstLine="720"/>
        <w:rPr>
          <w:rFonts w:ascii="Times New Roman" w:eastAsia="Times New Roman" w:hAnsi="Times New Roman" w:cs="Times New Roman"/>
          <w:bCs/>
          <w:sz w:val="24"/>
          <w:szCs w:val="24"/>
        </w:rPr>
        <w:pPrChange w:id="174" w:author="Abraham E Springer" w:date="2025-02-17T13:43:00Z" w16du:dateUtc="2025-02-17T20:43:00Z">
          <w:pPr>
            <w:spacing w:line="240" w:lineRule="auto"/>
            <w:ind w:firstLine="720"/>
          </w:pPr>
        </w:pPrChange>
      </w:pPr>
    </w:p>
    <w:p w14:paraId="2E7E4C84" w14:textId="1D771D40" w:rsidR="00C32A60" w:rsidRPr="00E817FB" w:rsidRDefault="00C32A60">
      <w:pPr>
        <w:spacing w:line="480" w:lineRule="auto"/>
        <w:ind w:firstLine="720"/>
        <w:rPr>
          <w:rFonts w:ascii="Times New Roman" w:eastAsia="Times New Roman" w:hAnsi="Times New Roman" w:cs="Times New Roman"/>
          <w:bCs/>
          <w:sz w:val="24"/>
          <w:szCs w:val="24"/>
        </w:rPr>
        <w:pPrChange w:id="175"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w:t>
      </w:r>
      <w:r w:rsidR="00FC1F64" w:rsidRPr="00E817FB">
        <w:rPr>
          <w:rFonts w:ascii="Times New Roman" w:eastAsia="Times New Roman" w:hAnsi="Times New Roman" w:cs="Times New Roman"/>
          <w:bCs/>
          <w:sz w:val="24"/>
          <w:szCs w:val="24"/>
        </w:rPr>
        <w:t>units</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7"/>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200C892B"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X. Showing </w:t>
      </w:r>
      <w:r w:rsidR="006A3C07">
        <w:rPr>
          <w:rFonts w:ascii="Times New Roman" w:eastAsia="Times New Roman" w:hAnsi="Times New Roman" w:cs="Times New Roman"/>
          <w:bCs/>
          <w:sz w:val="24"/>
          <w:szCs w:val="24"/>
        </w:rPr>
        <w:t>R. Willms et alt. generalized trend of cottonwood growth (left) compared to the 5-year BAI moving average for cottonwoods along the Verde.</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76" w:author="Abraham E Springer" w:date="2025-02-17T12:19:00Z" w16du:dateUtc="2025-02-17T19:19:00Z">
          <w:pPr>
            <w:spacing w:line="240" w:lineRule="auto"/>
            <w:ind w:firstLine="720"/>
          </w:pPr>
        </w:pPrChange>
      </w:pPr>
    </w:p>
    <w:p w14:paraId="4E50C614" w14:textId="7AB04D37" w:rsidR="008D7A70" w:rsidRPr="00E817FB" w:rsidRDefault="008D7A70">
      <w:pPr>
        <w:spacing w:line="480" w:lineRule="auto"/>
        <w:ind w:firstLine="720"/>
        <w:rPr>
          <w:rFonts w:ascii="Times New Roman" w:eastAsia="Times New Roman" w:hAnsi="Times New Roman" w:cs="Times New Roman"/>
          <w:bCs/>
          <w:sz w:val="24"/>
          <w:szCs w:val="24"/>
        </w:rPr>
        <w:pPrChange w:id="177"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xml:space="preserve">. A few old growth Fremont cottonwoods cored for this study had minimum ages going back to the </w:t>
      </w:r>
      <w:r w:rsidR="000E5DD3">
        <w:rPr>
          <w:rFonts w:ascii="Times New Roman" w:eastAsia="Times New Roman" w:hAnsi="Times New Roman" w:cs="Times New Roman"/>
          <w:bCs/>
          <w:sz w:val="24"/>
          <w:szCs w:val="24"/>
        </w:rPr>
        <w:lastRenderedPageBreak/>
        <w:t>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It is likely that some of these individuals approach or exceed the 150 year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P. deltoides)</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r w:rsidR="00137F56" w:rsidRPr="00137F56">
        <w:rPr>
          <w:rFonts w:ascii="Times New Roman" w:eastAsia="Times New Roman" w:hAnsi="Times New Roman" w:cs="Times New Roman"/>
          <w:bCs/>
          <w:sz w:val="24"/>
          <w:szCs w:val="24"/>
        </w:rPr>
        <w:t>angustafolia</w:t>
      </w:r>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178"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79"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80"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r w:rsidR="001F2122" w:rsidRPr="00E817FB">
        <w:rPr>
          <w:rFonts w:ascii="Times New Roman" w:eastAsia="Times New Roman" w:hAnsi="Times New Roman" w:cs="Times New Roman"/>
          <w:bCs/>
          <w:i/>
          <w:iCs/>
          <w:sz w:val="24"/>
          <w:szCs w:val="24"/>
        </w:rPr>
        <w:t xml:space="preserve">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81"/>
      <w:r w:rsidRPr="00E817FB">
        <w:rPr>
          <w:rFonts w:ascii="Times New Roman" w:eastAsia="Times New Roman" w:hAnsi="Times New Roman" w:cs="Times New Roman"/>
          <w:bCs/>
          <w:sz w:val="24"/>
          <w:szCs w:val="24"/>
        </w:rPr>
        <w:t>flows</w:t>
      </w:r>
      <w:commentRangeEnd w:id="181"/>
      <w:r w:rsidRPr="00E817FB">
        <w:rPr>
          <w:rStyle w:val="CommentReference"/>
          <w:rFonts w:ascii="Times New Roman" w:hAnsi="Times New Roman" w:cs="Times New Roman"/>
          <w:sz w:val="24"/>
          <w:szCs w:val="24"/>
        </w:rPr>
        <w:commentReference w:id="181"/>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4F8686A4" w:rsidR="00E47F22" w:rsidRPr="00E817FB" w:rsidRDefault="008C66DD">
      <w:pPr>
        <w:spacing w:line="480" w:lineRule="auto"/>
        <w:ind w:firstLine="720"/>
        <w:rPr>
          <w:rFonts w:ascii="Times New Roman" w:eastAsia="Times New Roman" w:hAnsi="Times New Roman" w:cs="Times New Roman"/>
          <w:bCs/>
          <w:sz w:val="24"/>
          <w:szCs w:val="24"/>
        </w:rPr>
        <w:pPrChange w:id="182"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83"/>
      <w:commentRangeStart w:id="184"/>
      <w:r w:rsidR="0089221C" w:rsidRPr="00E817FB">
        <w:rPr>
          <w:rFonts w:ascii="Times New Roman" w:eastAsia="Times New Roman" w:hAnsi="Times New Roman" w:cs="Times New Roman"/>
          <w:bCs/>
          <w:sz w:val="24"/>
          <w:szCs w:val="24"/>
        </w:rPr>
        <w:lastRenderedPageBreak/>
        <w:t xml:space="preserve">Southwest </w:t>
      </w:r>
      <w:commentRangeEnd w:id="183"/>
      <w:r w:rsidR="0089221C" w:rsidRPr="00E817FB">
        <w:rPr>
          <w:rStyle w:val="CommentReference"/>
          <w:rFonts w:ascii="Times New Roman" w:hAnsi="Times New Roman" w:cs="Times New Roman"/>
          <w:sz w:val="24"/>
          <w:szCs w:val="24"/>
        </w:rPr>
        <w:commentReference w:id="183"/>
      </w:r>
      <w:commentRangeEnd w:id="184"/>
      <w:r w:rsidR="00B35759" w:rsidRPr="00E817FB">
        <w:rPr>
          <w:rStyle w:val="CommentReference"/>
          <w:rFonts w:ascii="Times New Roman" w:hAnsi="Times New Roman" w:cs="Times New Roman"/>
          <w:sz w:val="24"/>
          <w:szCs w:val="24"/>
        </w:rPr>
        <w:commentReference w:id="184"/>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78F27D60" w14:textId="15D9895A"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008D7A70" w:rsidRPr="00E817FB">
        <w:rPr>
          <w:rFonts w:ascii="Times New Roman" w:eastAsia="Times New Roman" w:hAnsi="Times New Roman" w:cs="Times New Roman"/>
          <w:bCs/>
          <w:sz w:val="24"/>
          <w:szCs w:val="24"/>
        </w:rPr>
        <w:t>. 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85" w:author="Abraham E Springer" w:date="2025-02-17T12:19:00Z" w16du:dateUtc="2025-02-17T19:19:00Z">
          <w:pPr>
            <w:spacing w:line="240" w:lineRule="auto"/>
            <w:ind w:left="360"/>
          </w:pPr>
        </w:pPrChange>
      </w:pPr>
      <w:commentRangeStart w:id="186"/>
      <w:r w:rsidRPr="005F4AE0">
        <w:rPr>
          <w:rFonts w:ascii="Times New Roman" w:eastAsia="Times New Roman" w:hAnsi="Times New Roman" w:cs="Times New Roman"/>
          <w:b/>
          <w:bCs/>
          <w:sz w:val="24"/>
          <w:szCs w:val="24"/>
        </w:rPr>
        <w:t>Limitations/Assumptions</w:t>
      </w:r>
    </w:p>
    <w:p w14:paraId="7705DBD6" w14:textId="7C981A79" w:rsidR="00CA7F36" w:rsidRPr="00FE4A05" w:rsidRDefault="00B96AB8">
      <w:pPr>
        <w:spacing w:line="480" w:lineRule="auto"/>
        <w:ind w:firstLine="360"/>
        <w:rPr>
          <w:rFonts w:ascii="Times New Roman" w:eastAsia="Times New Roman" w:hAnsi="Times New Roman" w:cs="Times New Roman"/>
          <w:sz w:val="24"/>
          <w:szCs w:val="24"/>
        </w:rPr>
        <w:pPrChange w:id="187"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86"/>
      <w:r>
        <w:rPr>
          <w:rStyle w:val="CommentReference"/>
        </w:rPr>
        <w:commentReference w:id="186"/>
      </w:r>
    </w:p>
    <w:p w14:paraId="08B019AF" w14:textId="105993F2" w:rsidR="00CA7F36" w:rsidRPr="00192E61" w:rsidRDefault="00CA7F36">
      <w:pPr>
        <w:spacing w:line="480" w:lineRule="auto"/>
        <w:rPr>
          <w:rFonts w:ascii="Times New Roman" w:eastAsia="Times New Roman" w:hAnsi="Times New Roman" w:cs="Times New Roman"/>
          <w:b/>
          <w:sz w:val="24"/>
          <w:szCs w:val="24"/>
        </w:rPr>
        <w:pPrChange w:id="188" w:author="Abraham E Springer" w:date="2025-02-17T12:19:00Z" w16du:dateUtc="2025-02-17T19:19:00Z">
          <w:pPr>
            <w:spacing w:line="240" w:lineRule="auto"/>
          </w:pPr>
        </w:pPrChange>
      </w:pPr>
      <w:r w:rsidRPr="00192E61">
        <w:rPr>
          <w:rFonts w:ascii="Times New Roman" w:eastAsia="Times New Roman" w:hAnsi="Times New Roman" w:cs="Times New Roman"/>
          <w:b/>
          <w:sz w:val="24"/>
          <w:szCs w:val="24"/>
        </w:rPr>
        <w:t>Challenges</w:t>
      </w:r>
    </w:p>
    <w:p w14:paraId="67595DC1" w14:textId="6240BC47" w:rsidR="00CA7F36" w:rsidRPr="00E817FB" w:rsidRDefault="0001119E">
      <w:pPr>
        <w:spacing w:line="480" w:lineRule="auto"/>
        <w:ind w:firstLine="360"/>
        <w:rPr>
          <w:rFonts w:ascii="Times New Roman" w:eastAsia="Times New Roman" w:hAnsi="Times New Roman" w:cs="Times New Roman"/>
          <w:bCs/>
          <w:sz w:val="24"/>
          <w:szCs w:val="24"/>
        </w:rPr>
        <w:pPrChange w:id="189"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The study sites along the Verde River are </w:t>
      </w:r>
      <w:r w:rsidR="006C291B">
        <w:rPr>
          <w:rFonts w:ascii="Times New Roman" w:eastAsia="Times New Roman" w:hAnsi="Times New Roman" w:cs="Times New Roman"/>
          <w:bCs/>
          <w:sz w:val="24"/>
          <w:szCs w:val="24"/>
        </w:rPr>
        <w:t>upstream from</w:t>
      </w:r>
      <w:r w:rsidRPr="00E817FB">
        <w:rPr>
          <w:rFonts w:ascii="Times New Roman" w:eastAsia="Times New Roman" w:hAnsi="Times New Roman" w:cs="Times New Roman"/>
          <w:bCs/>
          <w:sz w:val="24"/>
          <w:szCs w:val="24"/>
        </w:rPr>
        <w:t xml:space="preserve"> large storage reservoirs. This allows them to have relatively intact </w:t>
      </w:r>
      <w:r w:rsidR="006C291B">
        <w:rPr>
          <w:rFonts w:ascii="Times New Roman" w:eastAsia="Times New Roman" w:hAnsi="Times New Roman" w:cs="Times New Roman"/>
          <w:bCs/>
          <w:sz w:val="24"/>
          <w:szCs w:val="24"/>
        </w:rPr>
        <w:t>environmental flows</w:t>
      </w:r>
      <w:r w:rsidRPr="00E817FB">
        <w:rPr>
          <w:rFonts w:ascii="Times New Roman" w:eastAsia="Times New Roman" w:hAnsi="Times New Roman" w:cs="Times New Roman"/>
          <w:bCs/>
          <w:sz w:val="24"/>
          <w:szCs w:val="24"/>
        </w:rPr>
        <w:t xml:space="preserve">. A challenge associated with </w:t>
      </w:r>
      <w:r w:rsidR="006C291B" w:rsidRPr="00E817FB">
        <w:rPr>
          <w:rFonts w:ascii="Times New Roman" w:eastAsia="Times New Roman" w:hAnsi="Times New Roman" w:cs="Times New Roman"/>
          <w:bCs/>
          <w:sz w:val="24"/>
          <w:szCs w:val="24"/>
        </w:rPr>
        <w:t>th</w:t>
      </w:r>
      <w:r w:rsidR="006C291B">
        <w:rPr>
          <w:rFonts w:ascii="Times New Roman" w:eastAsia="Times New Roman" w:hAnsi="Times New Roman" w:cs="Times New Roman"/>
          <w:bCs/>
          <w:sz w:val="24"/>
          <w:szCs w:val="24"/>
        </w:rPr>
        <w:t>e natural flows</w:t>
      </w:r>
      <w:r w:rsidR="006C291B"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lastRenderedPageBreak/>
        <w:t xml:space="preserve">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574088A0" w:rsidR="0001119E" w:rsidRPr="00192E61" w:rsidRDefault="0001119E">
      <w:pPr>
        <w:spacing w:line="480" w:lineRule="auto"/>
        <w:ind w:firstLine="360"/>
        <w:rPr>
          <w:rFonts w:ascii="Times New Roman" w:hAnsi="Times New Roman" w:cs="Times New Roman"/>
          <w:sz w:val="24"/>
          <w:szCs w:val="24"/>
        </w:rPr>
        <w:pPrChange w:id="190"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91" w:name="_Toc187849265"/>
      <w:r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92"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91"/>
    </w:p>
    <w:p w14:paraId="1B83E33D" w14:textId="39B26CF0" w:rsidR="00F11619" w:rsidRPr="00E817FB" w:rsidRDefault="00F11619">
      <w:pPr>
        <w:spacing w:line="480" w:lineRule="auto"/>
        <w:ind w:firstLine="720"/>
        <w:rPr>
          <w:rFonts w:ascii="Times New Roman" w:hAnsi="Times New Roman" w:cs="Times New Roman"/>
          <w:sz w:val="24"/>
          <w:szCs w:val="24"/>
        </w:rPr>
        <w:pPrChange w:id="19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already.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summer streamflow. This also is when streamflows are the lowest and temperatures are the highest.</w:t>
      </w:r>
      <w:r w:rsidR="005F4AE0">
        <w:rPr>
          <w:rFonts w:ascii="Times New Roman" w:hAnsi="Times New Roman" w:cs="Times New Roman"/>
          <w:sz w:val="24"/>
          <w:szCs w:val="24"/>
        </w:rPr>
        <w:t xml:space="preserve"> This is also when peak irrigation season is in the region.</w:t>
      </w:r>
      <w:r w:rsidRPr="00E817FB">
        <w:rPr>
          <w:rFonts w:ascii="Times New Roman" w:hAnsi="Times New Roman" w:cs="Times New Roman"/>
          <w:sz w:val="24"/>
          <w:szCs w:val="24"/>
        </w:rPr>
        <w:t xml:space="preserve"> As baseflows continue to decline, their 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194"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195"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196"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3"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4"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5" w:author="Quentin R McCalla" w:date="2025-02-20T10:14:00Z" w:initials="QM">
    <w:p w14:paraId="5B26D0CD" w14:textId="77777777" w:rsidR="00951CAD" w:rsidRDefault="00951CAD" w:rsidP="00951CAD">
      <w:pPr>
        <w:pStyle w:val="CommentText"/>
      </w:pPr>
      <w:r>
        <w:rPr>
          <w:rStyle w:val="CommentReference"/>
        </w:rPr>
        <w:annotationRef/>
      </w:r>
      <w:r>
        <w:t>Guage number and unit</w:t>
      </w:r>
    </w:p>
  </w:comment>
  <w:comment w:id="36" w:author="Quentin R McCalla" w:date="2025-02-20T10:14:00Z" w:initials="QM">
    <w:p w14:paraId="1BF172DF" w14:textId="4B93DC6A" w:rsidR="00951CAD" w:rsidRDefault="00951CAD" w:rsidP="00951CAD">
      <w:pPr>
        <w:pStyle w:val="CommentText"/>
      </w:pPr>
      <w:r>
        <w:rPr>
          <w:rStyle w:val="CommentReference"/>
        </w:rPr>
        <w:annotationRef/>
      </w:r>
      <w:r>
        <w:t>Move as a result</w:t>
      </w:r>
    </w:p>
  </w:comment>
  <w:comment w:id="43"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4"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50"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51"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2"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3"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5"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70"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9"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101"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25"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33"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48"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49"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52"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69"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73"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81"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83"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84"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86" w:author="Abraham E Springer" w:date="2025-02-17T12:33:00Z" w:initials="AS">
    <w:p w14:paraId="1CBE3B5F" w14:textId="77777777"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2E580D81" w15:paraIdParent="34096B2B" w15:done="0"/>
  <w15:commentEx w15:paraId="3E2457C7" w15:done="1"/>
  <w15:commentEx w15:paraId="5B183E30" w15:paraIdParent="3E2457C7" w15:done="1"/>
  <w15:commentEx w15:paraId="1D755B27" w15:done="1"/>
  <w15:commentEx w15:paraId="442A0A68" w15:done="1"/>
  <w15:commentEx w15:paraId="58408599" w15:done="1"/>
  <w15:commentEx w15:paraId="66803352" w15:paraIdParent="58408599" w15:done="1"/>
  <w15:commentEx w15:paraId="5B26D0CD" w15:done="0"/>
  <w15:commentEx w15:paraId="1BF172DF" w15:done="0"/>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5A6C41AE" w15:done="1"/>
  <w15:commentEx w15:paraId="2CE5B9E3" w15:done="1"/>
  <w15:commentEx w15:paraId="1774D690" w15:done="0"/>
  <w15:commentEx w15:paraId="38C37876" w15:done="0"/>
  <w15:commentEx w15:paraId="66B213C1" w15:done="0"/>
  <w15:commentEx w15:paraId="36156FF5" w15:done="0"/>
  <w15:commentEx w15:paraId="260E6AA6" w15:done="0"/>
  <w15:commentEx w15:paraId="533A97C7" w15:done="1"/>
  <w15:commentEx w15:paraId="0274BDB8" w15:done="1"/>
  <w15:commentEx w15:paraId="3A2FA81D" w15:paraIdParent="0274BDB8" w15:done="1"/>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09D3365B" w16cex:dateUtc="2025-02-20T17:14: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6DF150B3" w16cex:dateUtc="2025-02-12T16:58:00Z"/>
  <w16cex:commentExtensible w16cex:durableId="4179E068" w16cex:dateUtc="2025-02-17T20:43: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5B26D0CD" w16cid:durableId="09D3365B"/>
  <w16cid:commentId w16cid:paraId="1BF172DF"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5A6C41AE" w16cid:durableId="6DF150B3"/>
  <w16cid:commentId w16cid:paraId="2CE5B9E3" w16cid:durableId="4179E068"/>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29D6DE" w14:textId="77777777" w:rsidR="000B3C9B" w:rsidRDefault="000B3C9B" w:rsidP="00C00DA9">
      <w:pPr>
        <w:spacing w:line="240" w:lineRule="auto"/>
      </w:pPr>
      <w:r>
        <w:separator/>
      </w:r>
    </w:p>
  </w:endnote>
  <w:endnote w:type="continuationSeparator" w:id="0">
    <w:p w14:paraId="55654D84" w14:textId="77777777" w:rsidR="000B3C9B" w:rsidRDefault="000B3C9B"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9FCA8D" w14:textId="77777777" w:rsidR="000B3C9B" w:rsidRDefault="000B3C9B" w:rsidP="00C00DA9">
      <w:pPr>
        <w:spacing w:line="240" w:lineRule="auto"/>
      </w:pPr>
      <w:r>
        <w:separator/>
      </w:r>
    </w:p>
  </w:footnote>
  <w:footnote w:type="continuationSeparator" w:id="0">
    <w:p w14:paraId="452778AB" w14:textId="77777777" w:rsidR="000B3C9B" w:rsidRDefault="000B3C9B"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50EA9"/>
    <w:rsid w:val="00060344"/>
    <w:rsid w:val="000616CA"/>
    <w:rsid w:val="000840CC"/>
    <w:rsid w:val="0008638E"/>
    <w:rsid w:val="000945FC"/>
    <w:rsid w:val="000B3C9B"/>
    <w:rsid w:val="000B3E3A"/>
    <w:rsid w:val="000D2A90"/>
    <w:rsid w:val="000E131F"/>
    <w:rsid w:val="000E5DD3"/>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D5725"/>
    <w:rsid w:val="0030203B"/>
    <w:rsid w:val="0030613E"/>
    <w:rsid w:val="00323119"/>
    <w:rsid w:val="003250C2"/>
    <w:rsid w:val="00332D90"/>
    <w:rsid w:val="0033562F"/>
    <w:rsid w:val="00343140"/>
    <w:rsid w:val="003437C1"/>
    <w:rsid w:val="0035091D"/>
    <w:rsid w:val="00351A90"/>
    <w:rsid w:val="00365972"/>
    <w:rsid w:val="003738E9"/>
    <w:rsid w:val="00376AD5"/>
    <w:rsid w:val="00382187"/>
    <w:rsid w:val="003920EE"/>
    <w:rsid w:val="003C57AA"/>
    <w:rsid w:val="003F0E3A"/>
    <w:rsid w:val="0040272A"/>
    <w:rsid w:val="0043278B"/>
    <w:rsid w:val="0044164C"/>
    <w:rsid w:val="00453DA3"/>
    <w:rsid w:val="004B095F"/>
    <w:rsid w:val="004C5264"/>
    <w:rsid w:val="004D0238"/>
    <w:rsid w:val="004D3DED"/>
    <w:rsid w:val="004E3123"/>
    <w:rsid w:val="004E3D9E"/>
    <w:rsid w:val="004E56EB"/>
    <w:rsid w:val="005054B0"/>
    <w:rsid w:val="0050557B"/>
    <w:rsid w:val="00515FF4"/>
    <w:rsid w:val="0053192E"/>
    <w:rsid w:val="005327A1"/>
    <w:rsid w:val="00532AF3"/>
    <w:rsid w:val="005407B4"/>
    <w:rsid w:val="00554611"/>
    <w:rsid w:val="0056630E"/>
    <w:rsid w:val="00590F61"/>
    <w:rsid w:val="005B4459"/>
    <w:rsid w:val="005B4E85"/>
    <w:rsid w:val="005C19E0"/>
    <w:rsid w:val="005C56AF"/>
    <w:rsid w:val="005D4747"/>
    <w:rsid w:val="005D722B"/>
    <w:rsid w:val="005F3435"/>
    <w:rsid w:val="005F4AE0"/>
    <w:rsid w:val="00601AC2"/>
    <w:rsid w:val="00613C12"/>
    <w:rsid w:val="0062135E"/>
    <w:rsid w:val="00640FF1"/>
    <w:rsid w:val="0064393E"/>
    <w:rsid w:val="00644803"/>
    <w:rsid w:val="0065203F"/>
    <w:rsid w:val="006624E4"/>
    <w:rsid w:val="0066272E"/>
    <w:rsid w:val="00671D23"/>
    <w:rsid w:val="006760A4"/>
    <w:rsid w:val="00681BDF"/>
    <w:rsid w:val="006859BD"/>
    <w:rsid w:val="00686176"/>
    <w:rsid w:val="00692843"/>
    <w:rsid w:val="006A0B3D"/>
    <w:rsid w:val="006A3C07"/>
    <w:rsid w:val="006A49F7"/>
    <w:rsid w:val="006C154A"/>
    <w:rsid w:val="006C291B"/>
    <w:rsid w:val="006C7BE1"/>
    <w:rsid w:val="006D580D"/>
    <w:rsid w:val="006D6234"/>
    <w:rsid w:val="006E1CCC"/>
    <w:rsid w:val="006E2427"/>
    <w:rsid w:val="006F1D60"/>
    <w:rsid w:val="0070032A"/>
    <w:rsid w:val="00705DEA"/>
    <w:rsid w:val="00712DFB"/>
    <w:rsid w:val="00721FD3"/>
    <w:rsid w:val="00731403"/>
    <w:rsid w:val="007336A7"/>
    <w:rsid w:val="00734FD4"/>
    <w:rsid w:val="007473B0"/>
    <w:rsid w:val="00752D68"/>
    <w:rsid w:val="007627C3"/>
    <w:rsid w:val="00766CC9"/>
    <w:rsid w:val="007812CF"/>
    <w:rsid w:val="00787E94"/>
    <w:rsid w:val="00794EE5"/>
    <w:rsid w:val="007966A9"/>
    <w:rsid w:val="007A3F29"/>
    <w:rsid w:val="007C52EB"/>
    <w:rsid w:val="007D00BA"/>
    <w:rsid w:val="007D30B7"/>
    <w:rsid w:val="007E3D81"/>
    <w:rsid w:val="00807248"/>
    <w:rsid w:val="00822FF8"/>
    <w:rsid w:val="008306FC"/>
    <w:rsid w:val="00833CD9"/>
    <w:rsid w:val="008663BA"/>
    <w:rsid w:val="0087254E"/>
    <w:rsid w:val="00881FBA"/>
    <w:rsid w:val="008856CC"/>
    <w:rsid w:val="0089221C"/>
    <w:rsid w:val="008B3C8B"/>
    <w:rsid w:val="008C4730"/>
    <w:rsid w:val="008C66DD"/>
    <w:rsid w:val="008C7B4A"/>
    <w:rsid w:val="008D7A70"/>
    <w:rsid w:val="008F6BDC"/>
    <w:rsid w:val="008F6DB0"/>
    <w:rsid w:val="00914619"/>
    <w:rsid w:val="00916537"/>
    <w:rsid w:val="009370D1"/>
    <w:rsid w:val="009412CC"/>
    <w:rsid w:val="00951CAD"/>
    <w:rsid w:val="00973E57"/>
    <w:rsid w:val="009954F4"/>
    <w:rsid w:val="009A0005"/>
    <w:rsid w:val="009B137C"/>
    <w:rsid w:val="009B25A2"/>
    <w:rsid w:val="009B34A2"/>
    <w:rsid w:val="009E1F5F"/>
    <w:rsid w:val="009E1F93"/>
    <w:rsid w:val="009F5464"/>
    <w:rsid w:val="009F6FD4"/>
    <w:rsid w:val="00A108B4"/>
    <w:rsid w:val="00A1262E"/>
    <w:rsid w:val="00A27CF7"/>
    <w:rsid w:val="00A60F24"/>
    <w:rsid w:val="00A709EB"/>
    <w:rsid w:val="00A75A24"/>
    <w:rsid w:val="00A8216B"/>
    <w:rsid w:val="00A83419"/>
    <w:rsid w:val="00AA2451"/>
    <w:rsid w:val="00AC131D"/>
    <w:rsid w:val="00AC38AC"/>
    <w:rsid w:val="00AD2706"/>
    <w:rsid w:val="00AE48AA"/>
    <w:rsid w:val="00AE7F5E"/>
    <w:rsid w:val="00AF1AA6"/>
    <w:rsid w:val="00AF520F"/>
    <w:rsid w:val="00B113AD"/>
    <w:rsid w:val="00B334EC"/>
    <w:rsid w:val="00B35759"/>
    <w:rsid w:val="00B465B5"/>
    <w:rsid w:val="00B80B6A"/>
    <w:rsid w:val="00B96AB8"/>
    <w:rsid w:val="00BB3DE2"/>
    <w:rsid w:val="00BB3E8C"/>
    <w:rsid w:val="00BC187B"/>
    <w:rsid w:val="00BD6EE2"/>
    <w:rsid w:val="00BE2C08"/>
    <w:rsid w:val="00BE6769"/>
    <w:rsid w:val="00BF3F65"/>
    <w:rsid w:val="00C00DA9"/>
    <w:rsid w:val="00C24619"/>
    <w:rsid w:val="00C32A60"/>
    <w:rsid w:val="00C430DF"/>
    <w:rsid w:val="00C43567"/>
    <w:rsid w:val="00C43A5B"/>
    <w:rsid w:val="00C4453B"/>
    <w:rsid w:val="00C51A95"/>
    <w:rsid w:val="00C52A64"/>
    <w:rsid w:val="00C56BF0"/>
    <w:rsid w:val="00C97A93"/>
    <w:rsid w:val="00CA7F36"/>
    <w:rsid w:val="00CB69F6"/>
    <w:rsid w:val="00CE6A20"/>
    <w:rsid w:val="00D03C42"/>
    <w:rsid w:val="00D079C5"/>
    <w:rsid w:val="00D11EB7"/>
    <w:rsid w:val="00D205CD"/>
    <w:rsid w:val="00D23B58"/>
    <w:rsid w:val="00D2736C"/>
    <w:rsid w:val="00D31687"/>
    <w:rsid w:val="00D42EDA"/>
    <w:rsid w:val="00D52A25"/>
    <w:rsid w:val="00D54BC1"/>
    <w:rsid w:val="00D63568"/>
    <w:rsid w:val="00D73F95"/>
    <w:rsid w:val="00D762AD"/>
    <w:rsid w:val="00DA2E5A"/>
    <w:rsid w:val="00DC021D"/>
    <w:rsid w:val="00DC7A48"/>
    <w:rsid w:val="00DD6FD8"/>
    <w:rsid w:val="00E06606"/>
    <w:rsid w:val="00E11BE0"/>
    <w:rsid w:val="00E13B87"/>
    <w:rsid w:val="00E25BFF"/>
    <w:rsid w:val="00E47F22"/>
    <w:rsid w:val="00E57590"/>
    <w:rsid w:val="00E76D4F"/>
    <w:rsid w:val="00E80AB1"/>
    <w:rsid w:val="00E817FB"/>
    <w:rsid w:val="00E93F3A"/>
    <w:rsid w:val="00E96B9D"/>
    <w:rsid w:val="00EA1D36"/>
    <w:rsid w:val="00EB7904"/>
    <w:rsid w:val="00ED2060"/>
    <w:rsid w:val="00ED70A7"/>
    <w:rsid w:val="00ED73F0"/>
    <w:rsid w:val="00EE07E2"/>
    <w:rsid w:val="00EF62A6"/>
    <w:rsid w:val="00F079F5"/>
    <w:rsid w:val="00F11619"/>
    <w:rsid w:val="00F11E48"/>
    <w:rsid w:val="00F133AF"/>
    <w:rsid w:val="00F231ED"/>
    <w:rsid w:val="00F243C9"/>
    <w:rsid w:val="00F43A10"/>
    <w:rsid w:val="00F43D54"/>
    <w:rsid w:val="00F67ED2"/>
    <w:rsid w:val="00F8147A"/>
    <w:rsid w:val="00F90002"/>
    <w:rsid w:val="00FC1ECA"/>
    <w:rsid w:val="00FC1F64"/>
    <w:rsid w:val="00FD4340"/>
    <w:rsid w:val="00FD5CA0"/>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8/08/relationships/commentsExtensible" Target="commentsExtensible.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040</TotalTime>
  <Pages>27</Pages>
  <Words>9987</Words>
  <Characters>56930</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20</cp:revision>
  <dcterms:created xsi:type="dcterms:W3CDTF">2025-02-17T16:58:00Z</dcterms:created>
  <dcterms:modified xsi:type="dcterms:W3CDTF">2025-02-20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YKL8Uwx"/&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